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433FCCA3"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Curry Cunningham</w:t>
      </w:r>
      <w:r w:rsidRPr="004802C8">
        <w:rPr>
          <w:color w:val="000000" w:themeColor="text1"/>
          <w:vertAlign w:val="superscript"/>
        </w:rPr>
        <w:t>1</w:t>
      </w:r>
      <w:r w:rsidRPr="004802C8">
        <w:rPr>
          <w:color w:val="000000" w:themeColor="text1"/>
        </w:rPr>
        <w:t xml:space="preserve">, </w:t>
      </w:r>
      <w:r w:rsidRPr="004802C8">
        <w:rPr>
          <w:color w:val="000000" w:themeColor="text1"/>
        </w:rPr>
        <w:t xml:space="preserve">Lauren Rogers </w:t>
      </w:r>
      <w:proofErr w:type="gramStart"/>
      <w:r w:rsidRPr="004802C8">
        <w:rPr>
          <w:color w:val="000000" w:themeColor="text1"/>
        </w:rPr>
        <w:t>…..</w:t>
      </w:r>
      <w:proofErr w:type="gramEnd"/>
      <w:r w:rsidRPr="004802C8">
        <w:rPr>
          <w:color w:val="000000" w:themeColor="text1"/>
        </w:rPr>
        <w:t xml:space="preserve"> [Sabrina Garcia?] </w:t>
      </w:r>
    </w:p>
    <w:p w14:paraId="762EE060" w14:textId="77777777" w:rsidR="005615E2" w:rsidRPr="004802C8" w:rsidRDefault="005615E2" w:rsidP="004802C8">
      <w:pPr>
        <w:rPr>
          <w:color w:val="000000" w:themeColor="text1"/>
        </w:rPr>
      </w:pPr>
    </w:p>
    <w:p w14:paraId="5541905C" w14:textId="7F62C180" w:rsidR="004802C8" w:rsidRP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4"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6F2DC149" w:rsidR="002B497A" w:rsidRPr="004802C8" w:rsidRDefault="00552E6E" w:rsidP="00DD31B0">
      <w:pPr>
        <w:ind w:firstLine="360"/>
      </w:pPr>
      <w:r w:rsidRPr="004802C8">
        <w:t xml:space="preserve">We used an integrated population model (IPM) to estimate the influence of covariates on Yukon River Chum salmon productivity at multiple </w:t>
      </w:r>
      <w:r w:rsidR="00195882" w:rsidRPr="004802C8">
        <w:t>stages</w:t>
      </w:r>
      <w:r w:rsidRPr="004802C8">
        <w:t xml:space="preserve"> throughout their lifecycle. IPMs are a class of models well-suited to address the challenge of incorporating environmental predictors into population models </w:t>
      </w:r>
      <w:r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00D762EC" w:rsidRPr="004802C8">
        <w:rPr>
          <w:noProof/>
        </w:rPr>
        <w:t>(Schaub &amp; Abadi 2011)</w:t>
      </w:r>
      <w:r w:rsidRPr="004802C8">
        <w:fldChar w:fldCharType="end"/>
      </w:r>
      <w:r w:rsidRPr="004802C8">
        <w:t xml:space="preserve">, as demonstrated by successful applications in mammal and bird conservation </w:t>
      </w:r>
      <w:r w:rsidRPr="004802C8">
        <w:fldChar w:fldCharType="begin"/>
      </w:r>
      <w:r w:rsidR="00D762EC" w:rsidRPr="004802C8">
        <w:instrText xml:space="preserve"> ADDIN ZOTERO_ITEM CSL_CITATION {"citationID":"dArSJs3b","properties":{"formattedCitation":"(Besbeas et al. 2002, Regehr et al. 2018)","plainCitation":"(Besbeas et al. 2002, Regehr et al. 2018)","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schema":"https://github.com/citation-style-language/schema/raw/master/csl-citation.json"} </w:instrText>
      </w:r>
      <w:r w:rsidRPr="004802C8">
        <w:fldChar w:fldCharType="separate"/>
      </w:r>
      <w:r w:rsidR="00D762EC" w:rsidRPr="004802C8">
        <w:rPr>
          <w:noProof/>
        </w:rPr>
        <w:t>(Besbeas et al. 2002, Regehr et al. 2018)</w:t>
      </w:r>
      <w:r w:rsidRPr="004802C8">
        <w:fldChar w:fldCharType="end"/>
      </w:r>
      <w:r w:rsidRPr="004802C8">
        <w:t xml:space="preserve">. </w:t>
      </w:r>
      <w:r w:rsidR="00DD31B0" w:rsidRPr="004802C8">
        <w:t xml:space="preserve">The flexible IPM framework allowed us to incorporat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s, </w:t>
      </w:r>
      <w:r w:rsidR="00D81F3F" w:rsidRPr="004802C8">
        <w:rPr>
          <w:i/>
          <w:iCs/>
        </w:rPr>
        <w:t>s</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1) “juvenile” which tracks individuals from eggs to when they are at the end of their first summer in the marine environment</w:t>
      </w:r>
      <w:r w:rsidR="00195882" w:rsidRPr="004802C8">
        <w:t>,</w:t>
      </w:r>
      <w:r w:rsidR="00EC00FA" w:rsidRPr="004802C8">
        <w:t xml:space="preserve"> 2) “ocean”, which tracks individuals </w:t>
      </w:r>
      <w:r w:rsidR="00D92B6B" w:rsidRPr="004802C8">
        <w:t xml:space="preserve">from their first winter to when they return to the Yukon river mouth and are vulnerable to terminal harvest, </w:t>
      </w:r>
      <w:r w:rsidR="00EC00FA" w:rsidRPr="004802C8">
        <w:t>3)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4) “spawners”, which </w:t>
      </w:r>
      <w:r w:rsidR="00D92B6B" w:rsidRPr="004802C8">
        <w:t>are</w:t>
      </w:r>
      <w:r w:rsidR="00EC00FA" w:rsidRPr="004802C8">
        <w:t xml:space="preserve"> the fish that return back to the spawning grounds and 5) “eggs”, the amount of eggs produced by spawners</w:t>
      </w:r>
      <w:r w:rsidR="00195882" w:rsidRPr="004802C8">
        <w:t xml:space="preserve"> (Figure </w:t>
      </w:r>
      <w:r w:rsidR="000975C4" w:rsidRPr="004802C8">
        <w:rPr>
          <w:b/>
          <w:bCs/>
        </w:rPr>
        <w:t>XX</w:t>
      </w:r>
      <w:r w:rsidR="00195882" w:rsidRPr="004802C8">
        <w:t>)</w:t>
      </w:r>
      <w:r w:rsidR="00EC00FA" w:rsidRPr="004802C8">
        <w:t xml:space="preserve">. </w:t>
      </w:r>
      <w:r w:rsidR="005524AD" w:rsidRPr="004802C8">
        <w:t>We tracked cohorts based on the</w:t>
      </w:r>
      <w:r w:rsidR="00D92B6B" w:rsidRPr="004802C8">
        <w:t>ir</w:t>
      </w:r>
      <w:r w:rsidR="005524AD" w:rsidRPr="004802C8">
        <w:t xml:space="preserve"> brood year</w:t>
      </w:r>
      <w:r w:rsidR="00D92B6B" w:rsidRPr="004802C8">
        <w:t xml:space="preserve"> and age class</w:t>
      </w:r>
      <w:r w:rsidR="005524AD" w:rsidRPr="004802C8">
        <w:t xml:space="preserve">. </w:t>
      </w:r>
    </w:p>
    <w:p w14:paraId="1A07857A" w14:textId="462A1EFC"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w:t>
      </w:r>
      <w:proofErr w:type="gramStart"/>
      <w:r w:rsidR="00BC5615" w:rsidRPr="004802C8">
        <w:rPr>
          <w:vertAlign w:val="subscript"/>
        </w:rPr>
        <w:t>j,</w:t>
      </w:r>
      <w:r w:rsidR="002B497A" w:rsidRPr="004802C8">
        <w:t>,</w:t>
      </w:r>
      <w:proofErr w:type="gramEnd"/>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t,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e</w:t>
      </w:r>
      <w:r w:rsidR="00BC5615" w:rsidRPr="004802C8">
        <w:t xml:space="preserve"> </w:t>
      </w:r>
      <w:r w:rsidR="00D752D1" w:rsidRPr="004802C8">
        <w:t xml:space="preserve">and the </w:t>
      </w:r>
      <w:r w:rsidRPr="004802C8">
        <w:t>population-specific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5245C94" w14:textId="66BD35F6" w:rsidR="000975C4" w:rsidRPr="004802C8" w:rsidRDefault="00AC2C20" w:rsidP="000975C4">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xml:space="preserve">* </w:t>
      </w:r>
      <w:proofErr w:type="spellStart"/>
      <w:r w:rsidRPr="004802C8">
        <w:t>N</w:t>
      </w:r>
      <w:r w:rsidRPr="004802C8">
        <w:rPr>
          <w:vertAlign w:val="subscript"/>
        </w:rPr>
        <w:t>t,s</w:t>
      </w:r>
      <w:proofErr w:type="spellEnd"/>
      <w:r w:rsidR="00B471E3" w:rsidRPr="004802C8">
        <w:rPr>
          <w:vertAlign w:val="subscript"/>
        </w:rPr>
        <w:t>=e</w:t>
      </w:r>
      <w:r w:rsidR="000975C4" w:rsidRPr="004802C8">
        <w:rPr>
          <w:vertAlign w:val="subscript"/>
        </w:rPr>
        <w:t xml:space="preserve">               </w:t>
      </w:r>
      <w:r w:rsidR="000975C4" w:rsidRPr="004802C8">
        <w:t>Eq. 4.1</w:t>
      </w:r>
    </w:p>
    <w:p w14:paraId="465813E4" w14:textId="1F00776E" w:rsidR="00EC00FA" w:rsidRPr="004802C8" w:rsidRDefault="00EC00FA" w:rsidP="00EC00FA">
      <w:pPr>
        <w:ind w:left="2880" w:firstLine="720"/>
        <w:rPr>
          <w:vertAlign w:val="subscript"/>
        </w:rPr>
      </w:pPr>
    </w:p>
    <w:p w14:paraId="3BC4E4D1" w14:textId="5009480A"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 xml:space="preserve">using a </w:t>
      </w:r>
      <w:proofErr w:type="spellStart"/>
      <w:r w:rsidRPr="004802C8">
        <w:t>Beverton</w:t>
      </w:r>
      <w:proofErr w:type="spellEnd"/>
      <w:r w:rsidRPr="004802C8">
        <w:t xml:space="preserve"> Holt T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0CC90F16"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ed time varying maximum survival rate without density dependenc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ed the </w:t>
      </w:r>
      <w:r w:rsidRPr="004802C8">
        <w:t xml:space="preserve">carrying capacity, or the </w:t>
      </w:r>
      <w:r w:rsidR="0061027D" w:rsidRPr="004802C8">
        <w:t xml:space="preserve">maximum number </w:t>
      </w:r>
      <w:r w:rsidR="0061027D" w:rsidRPr="004802C8">
        <w:lastRenderedPageBreak/>
        <w:t xml:space="preserve">of individuals that could survive past that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4EACC473"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covariate </w:t>
      </w:r>
      <w:r w:rsidR="00A76D65" w:rsidRPr="004802C8">
        <w:t>coefficient</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relative influence </w:t>
      </w:r>
      <w:r w:rsidR="00FD6295" w:rsidRPr="004802C8">
        <w:t>of each covariate on</w:t>
      </w:r>
      <w:r w:rsidR="00A76D65" w:rsidRPr="004802C8">
        <w:t xml:space="preserve"> </w:t>
      </w:r>
      <w:r w:rsidR="00B471E3" w:rsidRPr="004802C8">
        <w:t>stage</w:t>
      </w:r>
      <w:r w:rsidR="00A76D65" w:rsidRPr="004802C8">
        <w:t xml:space="preserve"> specific survival rates. </w:t>
      </w:r>
    </w:p>
    <w:p w14:paraId="6BF00EB5" w14:textId="77E17E5A"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957C4C" w:rsidRPr="004802C8">
        <w:t>c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A84F11" w:rsidRPr="004802C8">
        <w:instrText xml:space="preserve"> ADDIN ZOTERO_ITEM CSL_CITATION {"citationID":"5yVkIG5J","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A84F11" w:rsidRPr="004802C8">
        <w:rPr>
          <w:noProof/>
        </w:rPr>
        <w:t>(Farley Jr et al. 2024)</w:t>
      </w:r>
      <w:r w:rsidR="00A84F11" w:rsidRPr="004802C8">
        <w:fldChar w:fldCharType="end"/>
      </w:r>
      <w:r w:rsidR="009D6107" w:rsidRPr="004802C8">
        <w:t xml:space="preserve">. </w:t>
      </w:r>
      <w:r w:rsidR="005524AD" w:rsidRPr="004802C8">
        <w:t>The first winter in the GOA is hypothesized as a critical life stage step where high mortality occurs, thus we estimate</w:t>
      </w:r>
      <w:r w:rsidRPr="004802C8">
        <w:t>d</w:t>
      </w:r>
      <w:r w:rsidR="005524AD" w:rsidRPr="004802C8">
        <w:t xml:space="preserve"> survival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w:t>
      </w:r>
      <w:proofErr w:type="spellStart"/>
      <w:r w:rsidR="005524AD" w:rsidRPr="004802C8">
        <w:t>Beverton</w:t>
      </w:r>
      <w:proofErr w:type="spellEnd"/>
      <w:r w:rsidR="005524AD" w:rsidRPr="004802C8">
        <w:t xml:space="preserve">-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which informs survival,</w:t>
      </w:r>
      <w:r w:rsidR="005524AD" w:rsidRPr="004802C8">
        <w:t xml:space="preserve"> was estimated conditional on environmental covariates described in Table </w:t>
      </w:r>
      <w:r w:rsidR="002C4E3D" w:rsidRPr="004802C8">
        <w:t>1</w:t>
      </w:r>
      <w:r w:rsidR="005524AD" w:rsidRPr="004802C8">
        <w:t xml:space="preserve"> for the marine stag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w:t>
      </w:r>
      <w:proofErr w:type="spellStart"/>
      <w:r w:rsidR="005524AD" w:rsidRPr="004802C8">
        <w:t>N</w:t>
      </w:r>
      <w:r w:rsidR="005524AD" w:rsidRPr="004802C8">
        <w:rPr>
          <w:vertAlign w:val="subscript"/>
        </w:rPr>
        <w:t>t,s</w:t>
      </w:r>
      <w:proofErr w:type="spellEnd"/>
      <w:r w:rsidR="00B471E3" w:rsidRPr="004802C8">
        <w:rPr>
          <w:vertAlign w:val="subscript"/>
        </w:rPr>
        <w:t>=j</w:t>
      </w:r>
      <w:r w:rsidR="005524AD" w:rsidRPr="004802C8">
        <w:t xml:space="preserve">                  Eq. 4.</w:t>
      </w:r>
      <w:r w:rsidR="000975C4" w:rsidRPr="004802C8">
        <w:t>4</w:t>
      </w:r>
    </w:p>
    <w:p w14:paraId="37B3109E" w14:textId="6C7A599F" w:rsidR="009D6107" w:rsidRPr="004802C8" w:rsidRDefault="009D6107" w:rsidP="009D6107">
      <w:pPr>
        <w:pStyle w:val="NormalWeb"/>
        <w:spacing w:before="0" w:beforeAutospacing="0" w:after="0" w:afterAutospacing="0"/>
        <w:ind w:firstLine="360"/>
      </w:pPr>
      <w:r w:rsidRPr="004802C8">
        <w:t xml:space="preserve">The number of fish returning to the Yukon River at time t+a+1, </w:t>
      </w:r>
      <w:r w:rsidR="00957C4C" w:rsidRPr="004802C8">
        <w:t>N</w:t>
      </w:r>
      <w:r w:rsidR="00957C4C" w:rsidRPr="004802C8">
        <w:rPr>
          <w:vertAlign w:val="subscript"/>
        </w:rPr>
        <w:t>t</w:t>
      </w:r>
      <w:r w:rsidR="003B708B" w:rsidRPr="004802C8">
        <w:rPr>
          <w:vertAlign w:val="subscript"/>
        </w:rPr>
        <w:t>+a+1</w:t>
      </w:r>
      <w:r w:rsidR="00957C4C" w:rsidRPr="004802C8">
        <w:rPr>
          <w:vertAlign w:val="subscript"/>
        </w:rPr>
        <w:t>,</w:t>
      </w:r>
      <w:r w:rsidR="00B471E3" w:rsidRPr="004802C8">
        <w:rPr>
          <w:vertAlign w:val="subscript"/>
        </w:rPr>
        <w:t>s</w:t>
      </w:r>
      <w:r w:rsidR="00957C4C" w:rsidRPr="004802C8">
        <w:rPr>
          <w:vertAlign w:val="subscript"/>
        </w:rPr>
        <w:t>=</w:t>
      </w:r>
      <w:proofErr w:type="spellStart"/>
      <w:r w:rsidR="00B471E3" w:rsidRPr="004802C8">
        <w:rPr>
          <w:vertAlign w:val="subscript"/>
        </w:rPr>
        <w:t>r</w:t>
      </w:r>
      <w:r w:rsidR="00957C4C" w:rsidRPr="004802C8">
        <w:rPr>
          <w:vertAlign w:val="subscript"/>
        </w:rPr>
        <w:t>,a</w:t>
      </w:r>
      <w:proofErr w:type="spellEnd"/>
      <w:r w:rsidR="00957C4C" w:rsidRPr="004802C8">
        <w:rPr>
          <w:vertAlign w:val="subscript"/>
        </w:rPr>
        <w:t>,</w:t>
      </w:r>
      <w:r w:rsidR="00957C4C" w:rsidRPr="004802C8">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in each age class,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67596926"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a+1,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77777777" w:rsidR="0029518D" w:rsidRPr="004802C8" w:rsidRDefault="005524AD" w:rsidP="00382C08">
      <w:pPr>
        <w:pStyle w:val="NormalWeb"/>
        <w:spacing w:before="0" w:beforeAutospacing="0" w:after="0" w:afterAutospacing="0"/>
      </w:pPr>
      <w:r w:rsidRPr="004802C8">
        <w:t>We assumed a cumulative 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 was</w:t>
      </w:r>
      <w:r w:rsidR="00EC7F15" w:rsidRPr="004802C8">
        <w:t xml:space="preserve"> fixed </w:t>
      </w:r>
      <w:r w:rsidR="00D762EC" w:rsidRPr="004802C8">
        <w:t xml:space="preserve">to </w:t>
      </w:r>
      <w:r w:rsidR="00EC7F15" w:rsidRPr="004802C8">
        <w:t>0.</w:t>
      </w:r>
      <w:r w:rsidRPr="004802C8">
        <w:t>0</w:t>
      </w:r>
      <w:r w:rsidR="00EC7F15" w:rsidRPr="004802C8">
        <w:t>6</w:t>
      </w:r>
      <w:r w:rsidR="00D762EC" w:rsidRPr="004802C8">
        <w:t>, 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r w:rsidR="0029518D" w:rsidRPr="004802C8">
        <w:t>T</w:t>
      </w:r>
      <w:r w:rsidR="00382C08" w:rsidRPr="004802C8">
        <w:t xml:space="preserve">he proportion of fish returning to </w:t>
      </w:r>
      <w:r w:rsidR="0029518D" w:rsidRPr="004802C8">
        <w:t>the Yukon River</w:t>
      </w:r>
      <w:r w:rsidR="00382C08" w:rsidRPr="004802C8">
        <w:t xml:space="preserve"> from each brood year</w:t>
      </w:r>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382C08" w:rsidRPr="004802C8">
        <w:t xml:space="preserve">, with deviations determined by </w:t>
      </w:r>
      <w:r w:rsidR="0029518D" w:rsidRPr="004802C8">
        <w:t xml:space="preserve">an inverse dispersion parameter. This parameter controlled the annual variation in maturity probability. </w:t>
      </w:r>
    </w:p>
    <w:p w14:paraId="3D97B547" w14:textId="1BAB0994"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6E87A1E5" w:rsidR="00A1278F" w:rsidRPr="004802C8" w:rsidRDefault="008219BE" w:rsidP="00DD499B">
      <w:pPr>
        <w:pStyle w:val="NormalWeb"/>
        <w:spacing w:before="0" w:beforeAutospacing="0" w:after="0" w:afterAutospacing="0"/>
      </w:pPr>
      <w:r w:rsidRPr="004802C8">
        <w:t>Returning fish</w:t>
      </w:r>
      <w:r w:rsidR="00345AEA" w:rsidRPr="004802C8">
        <w:t xml:space="preserve">, </w:t>
      </w:r>
      <w:proofErr w:type="spellStart"/>
      <w:r w:rsidR="00345AEA" w:rsidRPr="004802C8">
        <w:t>N</w:t>
      </w:r>
      <w:r w:rsidR="00345AEA" w:rsidRPr="004802C8">
        <w:rPr>
          <w:vertAlign w:val="subscript"/>
        </w:rPr>
        <w:t>t</w:t>
      </w:r>
      <w:r w:rsidR="00DD499B" w:rsidRPr="004802C8">
        <w:rPr>
          <w:vertAlign w:val="subscript"/>
        </w:rPr>
        <w:t>+a</w:t>
      </w:r>
      <w:proofErr w:type="spellEnd"/>
      <w:r w:rsidR="00DD499B" w:rsidRPr="004802C8">
        <w:rPr>
          <w:vertAlign w:val="subscript"/>
        </w:rPr>
        <w:t>=1</w:t>
      </w:r>
      <w:r w:rsidR="00345AEA" w:rsidRPr="004802C8">
        <w:rPr>
          <w:vertAlign w:val="subscript"/>
        </w:rPr>
        <w:t>,</w:t>
      </w:r>
      <w:r w:rsidR="00B471E3" w:rsidRPr="004802C8">
        <w:rPr>
          <w:vertAlign w:val="subscript"/>
        </w:rPr>
        <w:t>s</w:t>
      </w:r>
      <w:r w:rsidR="00345AEA" w:rsidRPr="004802C8">
        <w:rPr>
          <w:vertAlign w:val="subscript"/>
        </w:rPr>
        <w:t>=</w:t>
      </w:r>
      <w:proofErr w:type="spellStart"/>
      <w:r w:rsidR="00345AEA" w:rsidRPr="004802C8">
        <w:rPr>
          <w:vertAlign w:val="subscript"/>
        </w:rPr>
        <w:t>r</w:t>
      </w:r>
      <w:r w:rsidR="00DD499B" w:rsidRPr="004802C8">
        <w:rPr>
          <w:vertAlign w:val="subscript"/>
        </w:rPr>
        <w:t>,a</w:t>
      </w:r>
      <w:proofErr w:type="spellEnd"/>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p>
    <w:p w14:paraId="009A96DC" w14:textId="22EFA4EA" w:rsidR="00DD499B" w:rsidRPr="004802C8" w:rsidRDefault="005B507B" w:rsidP="000975C4">
      <w:pPr>
        <w:pStyle w:val="NormalWeb"/>
        <w:spacing w:before="0" w:beforeAutospacing="0" w:after="0" w:afterAutospacing="0"/>
        <w:jc w:val="center"/>
      </w:pP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c</w:t>
      </w:r>
      <w:r w:rsidR="00D02B3A" w:rsidRPr="004802C8">
        <w:rPr>
          <w:vertAlign w:val="subscript"/>
        </w:rPr>
        <w:t>,a</w:t>
      </w:r>
      <w:proofErr w:type="spellEnd"/>
      <w:r w:rsidRPr="004802C8">
        <w:t>=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r</w:t>
      </w:r>
      <w:r w:rsidR="00D02B3A" w:rsidRPr="004802C8">
        <w:rPr>
          <w:vertAlign w:val="subscript"/>
        </w:rPr>
        <w:t>,a</w:t>
      </w:r>
      <w:proofErr w:type="spellEnd"/>
      <w:r w:rsidRPr="004802C8">
        <w:rPr>
          <w:vertAlign w:val="subscript"/>
        </w:rPr>
        <w:t xml:space="preserve"> </w:t>
      </w:r>
      <w:r w:rsidRPr="004802C8">
        <w:t>*(</w:t>
      </w:r>
      <m:oMath>
        <m:r>
          <m:rPr>
            <m:sty m:val="p"/>
          </m:rPr>
          <w:rPr>
            <w:rFonts w:ascii="Cambria Math" w:hAnsi="Cambria Math"/>
            <w:vertAlign w:val="subscript"/>
          </w:rPr>
          <m:t>1-</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r>
              <m:rPr>
                <m:sty m:val="p"/>
              </m:rPr>
              <w:rPr>
                <w:rFonts w:ascii="Cambria Math" w:hAnsi="Cambria Math"/>
                <w:vertAlign w:val="subscript"/>
              </w:rPr>
              <m:t>)</m:t>
            </m:r>
          </m:sup>
        </m:sSup>
        <m:r>
          <m:rPr>
            <m:sty m:val="p"/>
          </m:rPr>
          <w:rPr>
            <w:rFonts w:ascii="Cambria Math" w:hAnsi="Cambria Math"/>
            <w:vertAlign w:val="subscript"/>
          </w:rPr>
          <m:t>)</m:t>
        </m:r>
      </m:oMath>
      <w:r w:rsidR="000975C4" w:rsidRPr="004802C8">
        <w:rPr>
          <w:vertAlign w:val="subscript"/>
        </w:rPr>
        <w:tab/>
      </w:r>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4072B001"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 xml:space="preserve">rates,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t</m:t>
            </m:r>
          </m:sub>
        </m:sSub>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4BDB3B8B" w:rsidR="00345AEA" w:rsidRPr="004802C8" w:rsidRDefault="00345AEA" w:rsidP="000975C4">
      <w:pPr>
        <w:pStyle w:val="NormalWeb"/>
        <w:spacing w:before="0" w:beforeAutospacing="0" w:after="0" w:afterAutospacing="0"/>
        <w:jc w:val="center"/>
      </w:pPr>
      <w:r w:rsidRPr="004802C8">
        <w:t>F</w:t>
      </w:r>
      <w:r w:rsidRPr="004802C8">
        <w:rPr>
          <w:vertAlign w:val="subscript"/>
        </w:rPr>
        <w:t>t+a</w:t>
      </w:r>
      <w:r w:rsidR="00D02B3A" w:rsidRPr="004802C8">
        <w:rPr>
          <w:vertAlign w:val="subscript"/>
        </w:rPr>
        <w:t>+1</w:t>
      </w:r>
      <w:r w:rsidRPr="004802C8">
        <w:rPr>
          <w:vertAlign w:val="subscript"/>
        </w:rPr>
        <w:t xml:space="preserve"> </w:t>
      </w:r>
      <w:r w:rsidRPr="004802C8">
        <w:t xml:space="preserve">= </w:t>
      </w:r>
      <m:oMath>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t</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63870D2C" w:rsidR="00FC4D68" w:rsidRPr="004802C8" w:rsidRDefault="005B507B" w:rsidP="000975C4">
      <w:pPr>
        <w:pStyle w:val="NormalWeb"/>
        <w:spacing w:before="0" w:beforeAutospacing="0" w:after="0" w:afterAutospacing="0"/>
        <w:jc w:val="center"/>
      </w:pPr>
      <w:r w:rsidRPr="004802C8">
        <w:lastRenderedPageBreak/>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s</w:t>
      </w:r>
      <w:r w:rsidR="00D02B3A" w:rsidRPr="004802C8">
        <w:rPr>
          <w:vertAlign w:val="subscript"/>
        </w:rPr>
        <w:t>,a</w:t>
      </w:r>
      <w:proofErr w:type="spellEnd"/>
      <w:r w:rsidRPr="004802C8">
        <w:t>=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r</w:t>
      </w:r>
      <w:r w:rsidR="00D02B3A" w:rsidRPr="004802C8">
        <w:rPr>
          <w:vertAlign w:val="subscript"/>
        </w:rPr>
        <w:t>,a</w:t>
      </w:r>
      <w:proofErr w:type="spellEnd"/>
      <w:r w:rsidRPr="004802C8">
        <w:t>- 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c</w:t>
      </w:r>
      <w:r w:rsidR="00D02B3A" w:rsidRPr="004802C8">
        <w:rPr>
          <w:vertAlign w:val="subscript"/>
        </w:rPr>
        <w:t>,a</w:t>
      </w:r>
      <w:proofErr w:type="spellEnd"/>
      <w:r w:rsidR="000975C4" w:rsidRPr="004802C8">
        <w:rPr>
          <w:vertAlign w:val="subscript"/>
        </w:rPr>
        <w:tab/>
      </w:r>
      <w:r w:rsidR="000975C4" w:rsidRPr="004802C8">
        <w:t>Eq. 4.</w:t>
      </w:r>
      <w:r w:rsidR="00EB7052" w:rsidRPr="004802C8">
        <w:t>9</w:t>
      </w:r>
    </w:p>
    <w:p w14:paraId="274B8A70" w14:textId="77777777" w:rsidR="00D02B3A" w:rsidRPr="004802C8" w:rsidRDefault="00D02B3A" w:rsidP="00D02B3A">
      <w:pPr>
        <w:jc w:val="center"/>
      </w:pPr>
    </w:p>
    <w:p w14:paraId="5F18EE4D" w14:textId="1C68291E" w:rsidR="00FC4D68" w:rsidRPr="004802C8" w:rsidRDefault="00FC4D68" w:rsidP="00D02B3A">
      <w:pPr>
        <w:ind w:firstLine="720"/>
      </w:pPr>
      <w:r w:rsidRPr="004802C8">
        <w:t xml:space="preserve">The </w:t>
      </w:r>
      <w:r w:rsidR="003C439E" w:rsidRPr="004802C8">
        <w:t>number</w:t>
      </w:r>
      <w:r w:rsidRPr="004802C8">
        <w:t xml:space="preserve"> of eggs produced by each spawner was dependent on the proportion of females, </w:t>
      </w:r>
      <w:r w:rsidR="00F511E4" w:rsidRPr="004802C8">
        <w:t xml:space="preserve">P, which was </w:t>
      </w:r>
      <w:r w:rsidRPr="004802C8">
        <w:t xml:space="preserve">fixed at 50% </w:t>
      </w:r>
      <w:r w:rsidR="00D762EC" w:rsidRPr="004802C8">
        <w:fldChar w:fldCharType="begin"/>
      </w:r>
      <w:r w:rsidR="00E53ECE" w:rsidRPr="004802C8">
        <w:instrText xml:space="preserve"> ADDIN ZOTERO_ITEM CSL_CITATION {"citationID":"K0C9uVI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D762EC" w:rsidRPr="004802C8">
        <w:fldChar w:fldCharType="separate"/>
      </w:r>
      <w:r w:rsidR="00D762EC" w:rsidRPr="004802C8">
        <w:rPr>
          <w:noProof/>
        </w:rPr>
        <w:t>(Gilk et al. 2009)</w:t>
      </w:r>
      <w:r w:rsidR="00D762EC" w:rsidRPr="004802C8">
        <w:fldChar w:fldCharType="end"/>
      </w:r>
      <w:r w:rsidRPr="004802C8">
        <w:t xml:space="preserve">, and age specific fecundity rates, </w:t>
      </w:r>
      <w:r w:rsidR="00F511E4" w:rsidRPr="004802C8">
        <w:t>E</w:t>
      </w:r>
      <w:r w:rsidR="00F511E4" w:rsidRPr="004802C8">
        <w:rPr>
          <w:vertAlign w:val="subscript"/>
        </w:rPr>
        <w:t>a</w:t>
      </w:r>
      <w:r w:rsidR="00E53ECE" w:rsidRPr="004802C8">
        <w:t xml:space="preserve">. Age specific fecundities were not available for Yukon River Chum salmon, but have been estimated for Chum in the neighboring Kuskokwim River </w:t>
      </w:r>
      <w:r w:rsidR="00E53ECE" w:rsidRPr="004802C8">
        <w:fldChar w:fldCharType="begin"/>
      </w:r>
      <w:r w:rsidR="00E53ECE" w:rsidRPr="004802C8">
        <w:instrText xml:space="preserve"> ADDIN ZOTERO_ITEM CSL_CITATION {"citationID":"fTvNVEz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sidRPr="004802C8">
        <w:fldChar w:fldCharType="separate"/>
      </w:r>
      <w:r w:rsidR="00E53ECE" w:rsidRPr="004802C8">
        <w:rPr>
          <w:noProof/>
        </w:rPr>
        <w:t>(Gilk et al. 2009)</w:t>
      </w:r>
      <w:r w:rsidR="00E53ECE" w:rsidRPr="004802C8">
        <w:fldChar w:fldCharType="end"/>
      </w:r>
      <w:r w:rsidR="00E53ECE" w:rsidRPr="004802C8">
        <w:t xml:space="preserve"> regions, so we assume the following fecundities: </w:t>
      </w:r>
      <w:r w:rsidRPr="004802C8">
        <w:t xml:space="preserve">where Age 2’s were </w:t>
      </w:r>
      <w:r w:rsidR="00E53ECE" w:rsidRPr="004802C8">
        <w:t>1800</w:t>
      </w:r>
      <w:r w:rsidRPr="004802C8">
        <w:t xml:space="preserve">, Age 3’s </w:t>
      </w:r>
      <w:r w:rsidR="00E53ECE" w:rsidRPr="004802C8">
        <w:t>2351</w:t>
      </w:r>
      <w:r w:rsidRPr="004802C8">
        <w:t xml:space="preserve">, Age 4’s </w:t>
      </w:r>
      <w:r w:rsidR="00E53ECE" w:rsidRPr="004802C8">
        <w:t>2902</w:t>
      </w:r>
      <w:r w:rsidRPr="004802C8">
        <w:t xml:space="preserve">, and Age 5’s </w:t>
      </w:r>
      <w:r w:rsidR="00E53ECE" w:rsidRPr="004802C8">
        <w:t>3453</w:t>
      </w:r>
      <w:r w:rsidR="003C439E" w:rsidRPr="004802C8">
        <w:t xml:space="preserve">, </w:t>
      </w:r>
      <w:r w:rsidRPr="004802C8">
        <w:t>so that larger fish produced more eggs per spawner</w:t>
      </w:r>
      <w:r w:rsidR="00E53ECE" w:rsidRPr="004802C8">
        <w:t xml:space="preserve"> </w:t>
      </w:r>
      <w:r w:rsidR="00E53ECE" w:rsidRPr="004802C8">
        <w:fldChar w:fldCharType="begin"/>
      </w:r>
      <w:r w:rsidR="00E53ECE"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sidRPr="004802C8">
        <w:fldChar w:fldCharType="separate"/>
      </w:r>
      <w:r w:rsidR="00E53ECE" w:rsidRPr="004802C8">
        <w:rPr>
          <w:noProof/>
        </w:rPr>
        <w:t>(Gilk et al. 2009)</w:t>
      </w:r>
      <w:r w:rsidR="00E53ECE" w:rsidRPr="004802C8">
        <w:fldChar w:fldCharType="end"/>
      </w:r>
      <w:r w:rsidRPr="004802C8">
        <w:t xml:space="preserve">. </w:t>
      </w:r>
    </w:p>
    <w:p w14:paraId="776B67B3" w14:textId="1EDE965F" w:rsidR="000975C4" w:rsidRPr="004802C8" w:rsidRDefault="00FC4D68" w:rsidP="000975C4">
      <w:pPr>
        <w:pStyle w:val="NormalWeb"/>
        <w:spacing w:before="0" w:beforeAutospacing="0" w:after="0" w:afterAutospacing="0"/>
        <w:jc w:val="center"/>
      </w:pP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e</w:t>
      </w:r>
      <w:r w:rsidR="00D02B3A" w:rsidRPr="004802C8">
        <w:rPr>
          <w:vertAlign w:val="subscript"/>
        </w:rPr>
        <w:t>,a</w:t>
      </w:r>
      <w:proofErr w:type="spellEnd"/>
      <w:r w:rsidRPr="004802C8">
        <w:rPr>
          <w:vertAlign w:val="subscript"/>
        </w:rPr>
        <w:t xml:space="preserve"> </w:t>
      </w:r>
      <w:r w:rsidR="003C439E" w:rsidRPr="004802C8">
        <w:t>=</w:t>
      </w: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s</w:t>
      </w:r>
      <w:r w:rsidR="00D02B3A" w:rsidRPr="004802C8">
        <w:rPr>
          <w:vertAlign w:val="subscript"/>
        </w:rPr>
        <w:t>,a</w:t>
      </w:r>
      <w:proofErr w:type="spellEnd"/>
      <w:r w:rsidRPr="004802C8">
        <w:rPr>
          <w:vertAlign w:val="subscript"/>
        </w:rPr>
        <w:t xml:space="preserve"> </w:t>
      </w:r>
      <w:r w:rsidRPr="004802C8">
        <w:t>*</w:t>
      </w:r>
      <w:proofErr w:type="spellStart"/>
      <w:r w:rsidRPr="004802C8">
        <w:t>E</w:t>
      </w:r>
      <w:r w:rsidRPr="004802C8">
        <w:rPr>
          <w:vertAlign w:val="subscript"/>
        </w:rPr>
        <w:t>a</w:t>
      </w:r>
      <w:proofErr w:type="spellEnd"/>
      <w:r w:rsidRPr="004802C8">
        <w:t>*P</w:t>
      </w:r>
      <w:r w:rsidR="000975C4" w:rsidRPr="004802C8">
        <w:t xml:space="preserve"> </w:t>
      </w:r>
      <w:r w:rsidR="000975C4" w:rsidRPr="004802C8">
        <w:tab/>
      </w:r>
      <w:r w:rsidR="000975C4" w:rsidRPr="004802C8">
        <w:tab/>
        <w:t>Eq. 4.</w:t>
      </w:r>
      <w:r w:rsidR="00EB7052" w:rsidRPr="004802C8">
        <w:t>10</w:t>
      </w:r>
    </w:p>
    <w:p w14:paraId="5AA66528" w14:textId="6E762D4B" w:rsidR="002C4E3D" w:rsidRPr="004802C8" w:rsidRDefault="002C4E3D" w:rsidP="002C4E3D">
      <w:pPr>
        <w:ind w:left="2160" w:firstLine="720"/>
      </w:pP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61195B17" w:rsidR="000D676B" w:rsidRPr="004802C8" w:rsidRDefault="00997EF9" w:rsidP="000D676B">
      <w:pPr>
        <w:pStyle w:val="NormalWeb"/>
        <w:spacing w:before="0" w:beforeAutospacing="0" w:after="0" w:afterAutospacing="0"/>
        <w:ind w:firstLine="360"/>
        <w:rPr>
          <w:color w:val="000000"/>
        </w:rPr>
      </w:pPr>
      <w:r w:rsidRPr="004802C8">
        <w:t xml:space="preserve">We fit the integrated population model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w:t>
      </w:r>
      <w:proofErr w:type="spellStart"/>
      <w:r w:rsidRPr="004802C8">
        <w:t>rstan</w:t>
      </w:r>
      <w:proofErr w:type="spellEnd"/>
      <w:r w:rsidRPr="004802C8">
        <w:t xml:space="preserve">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 xml:space="preserve">000 total iterations, w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proofErr w:type="spellStart"/>
      <w:r w:rsidR="000D676B" w:rsidRPr="004802C8">
        <w:rPr>
          <w:color w:val="000000"/>
        </w:rPr>
        <w:t>priorsense</w:t>
      </w:r>
      <w:proofErr w:type="spellEnd"/>
      <w:r w:rsidR="000D676B" w:rsidRPr="004802C8">
        <w:rPr>
          <w:color w:val="000000"/>
        </w:rPr>
        <w:t xml:space="preserve"> package in R to evaluate </w:t>
      </w:r>
      <w:r w:rsidR="00F74A1C" w:rsidRPr="004802C8">
        <w:rPr>
          <w:color w:val="000000"/>
        </w:rPr>
        <w:t>how sensitive the posterior is to perturbations of the prior and likelihood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73C2311C" w:rsidR="00395A14" w:rsidRPr="004802C8" w:rsidRDefault="00DE6633" w:rsidP="0092445E">
      <w:pPr>
        <w:pStyle w:val="NormalWeb"/>
        <w:spacing w:before="0" w:beforeAutospacing="0" w:after="0" w:afterAutospacing="0"/>
        <w:ind w:firstLine="360"/>
      </w:pPr>
      <w:r w:rsidRPr="004802C8">
        <w:t xml:space="preserve">Marine juvenile abundance estimated in the IPM were fit to </w:t>
      </w:r>
      <w:r w:rsidR="00997EF9" w:rsidRPr="004802C8">
        <w:t xml:space="preserve">a juvenile </w:t>
      </w:r>
      <w:r w:rsidRPr="004802C8">
        <w:t>fall 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 xml:space="preserve">survey. The NBS survey is a collaborative survey run by ADFG, NOAA Alaska Fishery Science Center, the University of Alaska, Fairbanks (UAF) and the U.S. Fish and Wildlife Service (USFWS) to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Fish caught in this survey are allocated to genetic reporting groups</w:t>
      </w:r>
      <w:r w:rsidR="00395A14" w:rsidRPr="004802C8">
        <w:t xml:space="preserve"> using a spatial mixed stock analysis (MSA)</w:t>
      </w:r>
      <w:r w:rsidR="00AF63FE" w:rsidRPr="004802C8">
        <w:t xml:space="preserve"> (</w:t>
      </w:r>
      <w:r w:rsidR="00AF63FE" w:rsidRPr="004802C8">
        <w:rPr>
          <w:b/>
          <w:bCs/>
        </w:rPr>
        <w:t>CITE</w:t>
      </w:r>
      <w:r w:rsidR="00AF63FE" w:rsidRPr="004802C8">
        <w:t xml:space="preserve">, </w:t>
      </w:r>
      <w:r w:rsidR="00AF63FE" w:rsidRPr="004802C8">
        <w:rPr>
          <w:b/>
          <w:bCs/>
        </w:rPr>
        <w:t>Lee et al..?)</w:t>
      </w:r>
      <w:r w:rsidR="00395A14" w:rsidRPr="004802C8">
        <w:rPr>
          <w:b/>
          <w:bCs/>
        </w:rPr>
        <w:t>.</w:t>
      </w:r>
      <w:r w:rsidR="00395A14" w:rsidRPr="004802C8">
        <w:t xml:space="preserve"> </w:t>
      </w:r>
      <w:r w:rsidR="00395A14" w:rsidRPr="004802C8">
        <w:t xml:space="preserve">The MSA has five reporting groups, including Yukon River fall chum salmon and genotype and analysis are further detailed by </w:t>
      </w:r>
      <w:r w:rsidR="00395A14" w:rsidRPr="004802C8">
        <w:rPr>
          <w:b/>
          <w:bCs/>
        </w:rPr>
        <w:t>XX</w:t>
      </w:r>
      <w:r w:rsidR="00395A14" w:rsidRPr="004802C8">
        <w:t>.</w:t>
      </w:r>
    </w:p>
    <w:p w14:paraId="76171591" w14:textId="54E7D137"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92445E" w:rsidRPr="004802C8">
        <w:t xml:space="preserve">chum </w:t>
      </w:r>
      <w:r w:rsidRPr="004802C8">
        <w:t>salmon index</w:t>
      </w:r>
      <w:r w:rsidR="00B142F6" w:rsidRPr="004802C8">
        <w:t xml:space="preserve"> (</w:t>
      </w:r>
      <w:r w:rsidR="00B142F6" w:rsidRPr="004802C8">
        <w:rPr>
          <w:b/>
          <w:bCs/>
        </w:rPr>
        <w:t>appropriate citation for index</w:t>
      </w:r>
      <w:r w:rsidR="00B142F6" w:rsidRPr="004802C8">
        <w:t>)</w:t>
      </w:r>
      <w:r w:rsidRPr="004802C8">
        <w:t xml:space="preserve">. A Vector Autoregressive </w:t>
      </w:r>
      <w:proofErr w:type="spellStart"/>
      <w:r w:rsidRPr="004802C8">
        <w:t>Spatio</w:t>
      </w:r>
      <w:proofErr w:type="spellEnd"/>
      <w:r w:rsidRPr="004802C8">
        <w:t>-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The NBS survey includes multiple stocks of juvenile chum salmon that spend their first summer in the NBS. Thus, t</w:t>
      </w:r>
      <w:r w:rsidR="00B142F6" w:rsidRPr="004802C8">
        <w:t xml:space="preserve">o </w:t>
      </w:r>
      <w:r w:rsidR="0092445E" w:rsidRPr="004802C8">
        <w:t>pull out</w:t>
      </w:r>
      <w:r w:rsidR="00B142F6" w:rsidRPr="004802C8">
        <w:t xml:space="preserve"> </w:t>
      </w:r>
      <w:r w:rsidR="0092445E" w:rsidRPr="004802C8">
        <w:t>an index for just</w:t>
      </w:r>
      <w:r w:rsidR="00B142F6" w:rsidRPr="004802C8">
        <w:t xml:space="preserve"> juvenile </w:t>
      </w:r>
      <w:r w:rsidR="00495D79" w:rsidRPr="004802C8">
        <w:t>f</w:t>
      </w:r>
      <w:r w:rsidR="00B142F6" w:rsidRPr="004802C8">
        <w:t xml:space="preserve">all </w:t>
      </w:r>
      <w:r w:rsidR="00495D79" w:rsidRPr="004802C8">
        <w:t>c</w:t>
      </w:r>
      <w:r w:rsidR="00B142F6" w:rsidRPr="004802C8">
        <w:t xml:space="preserve">hum salmon, we utilized results from </w:t>
      </w:r>
      <w:r w:rsidR="00395A14" w:rsidRPr="004802C8">
        <w:t>the</w:t>
      </w:r>
      <w:r w:rsidR="00B142F6" w:rsidRPr="004802C8">
        <w:t xml:space="preserve"> MSA</w:t>
      </w:r>
      <w:r w:rsidR="00395A14" w:rsidRPr="004802C8">
        <w:t xml:space="preserve"> </w:t>
      </w:r>
      <w:r w:rsidR="00B142F6" w:rsidRPr="004802C8">
        <w:t>(</w:t>
      </w:r>
      <w:r w:rsidR="00B142F6" w:rsidRPr="004802C8">
        <w:rPr>
          <w:b/>
          <w:bCs/>
        </w:rPr>
        <w:t xml:space="preserve">Lee et al 2024??). </w:t>
      </w:r>
      <w:r w:rsidR="0092445E" w:rsidRPr="004802C8">
        <w:t xml:space="preserve">We multiplied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by the total index of juvenile Chum salmon to yield a 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3279DB5E"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q*</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6DF9A8A8" w:rsidR="00997EF9" w:rsidRPr="004802C8" w:rsidRDefault="00997EF9" w:rsidP="003F1961">
      <w:pPr>
        <w:pStyle w:val="NormalWeb"/>
        <w:spacing w:before="0" w:beforeAutospacing="0" w:after="0" w:afterAutospacing="0"/>
        <w:ind w:firstLine="360"/>
      </w:pPr>
      <w:r w:rsidRPr="004802C8">
        <w:lastRenderedPageBreak/>
        <w:t xml:space="preserve">Fall run Chum total return, harvest and spawner estimates for the Yukon River </w:t>
      </w:r>
      <w:r w:rsidR="0094469E" w:rsidRPr="004802C8">
        <w:t>was</w:t>
      </w:r>
      <w:r w:rsidRPr="004802C8">
        <w:t xml:space="preserve"> provided by the Alaska Department of Fisheries and Game (ADFG)</w:t>
      </w:r>
      <w:r w:rsidR="003F1961" w:rsidRPr="004802C8">
        <w:t xml:space="preserve"> </w:t>
      </w:r>
      <w:r w:rsidR="00DE6633" w:rsidRPr="004802C8">
        <w:t xml:space="preserve">fall chum salmon </w:t>
      </w:r>
      <w:r w:rsidR="003F1961" w:rsidRPr="004802C8">
        <w:t>run reconstruction</w:t>
      </w:r>
      <w:r w:rsidRPr="004802C8">
        <w:t xml:space="preserve"> </w:t>
      </w:r>
      <w:r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003F1961" w:rsidRPr="004802C8">
        <w:rPr>
          <w:noProof/>
        </w:rPr>
        <w:t>(Fleischman &amp; Borba 2009)</w:t>
      </w:r>
      <w:r w:rsidRPr="004802C8">
        <w:fldChar w:fldCharType="end"/>
      </w:r>
      <w:r w:rsidRPr="004802C8">
        <w:t xml:space="preserve">. </w:t>
      </w:r>
      <w:r w:rsidR="003F1961" w:rsidRPr="004802C8">
        <w:t xml:space="preserve">A full discussion of the run reconstruction model is available in Fleischman and </w:t>
      </w:r>
      <w:proofErr w:type="spellStart"/>
      <w:r w:rsidR="003F1961" w:rsidRPr="004802C8">
        <w:t>Borba</w:t>
      </w:r>
      <w:proofErr w:type="spellEnd"/>
      <w:r w:rsidR="003F1961" w:rsidRPr="004802C8">
        <w:t xml:space="preserve"> 2009, the m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p w14:paraId="1B00E458" w14:textId="273F56FA" w:rsidR="0094469E" w:rsidRPr="004802C8" w:rsidRDefault="0094469E"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m:t>
                    </m:r>
                    <m:r>
                      <w:rPr>
                        <w:rFonts w:ascii="Cambria Math" w:hAnsi="Cambria Math"/>
                      </w:rPr>
                      <m:t>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4802C8">
        <w:t xml:space="preserve">            Eq. 4.</w:t>
      </w:r>
      <w:r w:rsidR="00EB7052" w:rsidRPr="004802C8">
        <w:t>12</w:t>
      </w:r>
    </w:p>
    <w:p w14:paraId="50617B0E" w14:textId="32931290" w:rsidR="0094469E" w:rsidRPr="004802C8" w:rsidRDefault="0094469E"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m:t>
                    </m:r>
                    <m:r>
                      <w:rPr>
                        <w:rFonts w:ascii="Cambria Math" w:hAnsi="Cambria Math"/>
                      </w:rPr>
                      <m:t>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Pr="004802C8">
        <w:t xml:space="preserve">            Eq. 4.</w:t>
      </w:r>
      <w:r w:rsidR="00EB7052" w:rsidRPr="004802C8">
        <w:t>13</w:t>
      </w:r>
    </w:p>
    <w:p w14:paraId="25F93494" w14:textId="1606E566" w:rsidR="00997EF9" w:rsidRPr="004802C8" w:rsidRDefault="0094469E"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m:t>
                    </m:r>
                    <m:r>
                      <w:rPr>
                        <w:rFonts w:ascii="Cambria Math" w:hAnsi="Cambria Math"/>
                      </w:rPr>
                      <m:t>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Pr="004802C8">
        <w:t xml:space="preserve">            Eq. 4.</w:t>
      </w:r>
      <w:r w:rsidR="00EB7052" w:rsidRPr="004802C8">
        <w:t>14</w:t>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provided by the run reconstruction. </w:t>
      </w:r>
      <w:r w:rsidR="005C5F75" w:rsidRPr="004802C8">
        <w:t>We used p</w:t>
      </w:r>
      <w:r w:rsidR="003D4E2E" w:rsidRPr="004802C8">
        <w:t>redicted run size by calendar year and age (N</w:t>
      </w:r>
      <w:r w:rsidR="003D4E2E" w:rsidRPr="004802C8">
        <w:rPr>
          <w:vertAlign w:val="subscript"/>
        </w:rPr>
        <w:t>t+a+1,s=</w:t>
      </w:r>
      <w:proofErr w:type="spellStart"/>
      <w:r w:rsidR="003D4E2E" w:rsidRPr="004802C8">
        <w:rPr>
          <w:vertAlign w:val="subscript"/>
        </w:rPr>
        <w:t>r,a</w:t>
      </w:r>
      <w:proofErr w:type="spellEnd"/>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5D22D8AB" w:rsidR="003D4E2E" w:rsidRPr="004802C8" w:rsidRDefault="003D4E2E" w:rsidP="004802C8">
      <w:pPr>
        <w:pStyle w:val="NormalWeb"/>
        <w:spacing w:before="0" w:beforeAutospacing="0" w:after="0" w:afterAutospacing="0"/>
        <w:ind w:firstLine="360"/>
        <w:jc w:val="center"/>
      </w:pPr>
      <m:oMath>
        <m:r>
          <w:rPr>
            <w:rFonts w:ascii="Cambria Math" w:hAnsi="Cambria Math"/>
          </w:rPr>
          <m:t>ESS</m:t>
        </m:r>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w:t>
      </w:r>
      <w:r w:rsidR="00EB7052" w:rsidRPr="004802C8">
        <w:t>Eq. 4.1</w:t>
      </w:r>
      <w:r w:rsidR="00EB7052" w:rsidRPr="004802C8">
        <w:t>5</w:t>
      </w:r>
    </w:p>
    <w:p w14:paraId="4FCF70C1" w14:textId="31F17A5C" w:rsidR="00952A2D" w:rsidRPr="004802C8" w:rsidRDefault="00952A2D" w:rsidP="004802C8">
      <w:pPr>
        <w:pStyle w:val="Heading4"/>
      </w:pPr>
      <w:r w:rsidRPr="004802C8">
        <w:t>2.</w:t>
      </w:r>
      <w:r w:rsidRPr="004802C8">
        <w:t>3</w:t>
      </w:r>
      <w:r w:rsidRPr="004802C8">
        <w:t xml:space="preserve"> </w:t>
      </w:r>
      <w:r w:rsidRPr="004802C8">
        <w:t>Priors</w:t>
      </w:r>
    </w:p>
    <w:p w14:paraId="5A00126B" w14:textId="75C846EB" w:rsidR="00952A2D" w:rsidRPr="004802C8" w:rsidRDefault="00952A2D" w:rsidP="00ED1C8F">
      <w:pPr>
        <w:ind w:firstLine="720"/>
      </w:pPr>
      <w:r w:rsidRPr="004802C8">
        <w:t>We chose priors that were generally weak or uninformative for a majority of parameters</w:t>
      </w:r>
      <w:r w:rsidR="0070480A" w:rsidRPr="004802C8">
        <w:t xml:space="preserve"> (Table 1)</w:t>
      </w:r>
      <w:r w:rsidRPr="004802C8">
        <w:t xml:space="preserve">. The exception was th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54259977" w:rsidR="00592CA8" w:rsidRPr="004802C8" w:rsidRDefault="003B54AF" w:rsidP="002C4E3D">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before they were included in the model.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Yukon River </w:t>
      </w:r>
      <w:r w:rsidR="00E83FFC" w:rsidRPr="004802C8">
        <w:t>flow rates</w:t>
      </w:r>
      <w:r w:rsidR="00592CA8" w:rsidRPr="004802C8">
        <w:t xml:space="preserve">, cumulative degree days for sea surface temperatures in the Northern Bering Sea, pollock recruitment index and the mean spawner size trend </w:t>
      </w:r>
      <w:r w:rsidR="00D24714" w:rsidRPr="004802C8">
        <w:t>from</w:t>
      </w:r>
      <w:r w:rsidR="00592CA8" w:rsidRPr="004802C8">
        <w:t xml:space="preserve"> the parent generation.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B9454F" w:rsidRPr="004802C8">
        <w:t xml:space="preserve"> </w:t>
      </w:r>
      <w:r w:rsidR="00E91BE7" w:rsidRPr="004802C8">
        <w:t xml:space="preserve">with the hypothesis 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c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D24714" w:rsidRPr="004802C8">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 xml:space="preserve">data </w:t>
      </w:r>
      <w:r w:rsidR="00855916" w:rsidRPr="004802C8">
        <w:lastRenderedPageBreak/>
        <w:t>(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0AB13E7" w:rsidR="00611CE6" w:rsidRPr="004802C8" w:rsidRDefault="00592CA8" w:rsidP="00B9454F">
      <w:pPr>
        <w:ind w:firstLine="720"/>
      </w:pPr>
      <w:r w:rsidRPr="004802C8">
        <w:t>We included Northern Bering Sea Summer (NBS) Cumulative Degree Days (CDD) to represent the temperature conditions preceding the NBS survey and represent ecosystem conditions for the first couple months this fish experience while 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Pr="004802C8">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Pr="004802C8">
        <w:rPr>
          <w:noProof/>
        </w:rPr>
        <w:t>(Iino et al. 2022, Farley Jr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greater productivity</w:t>
      </w:r>
      <w:r w:rsidR="00DD3235" w:rsidRPr="004802C8">
        <w:t xml:space="preserve"> </w:t>
      </w:r>
      <w:r w:rsidR="00DD3235" w:rsidRPr="004802C8">
        <w:fldChar w:fldCharType="begin"/>
      </w:r>
      <w:r w:rsidR="00DD3235" w:rsidRPr="004802C8">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DD3235" w:rsidRPr="004802C8">
        <w:rPr>
          <w:noProof/>
        </w:rPr>
        <w:t>(Beamish &amp; Mahnken 2001, Farley Jr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w:t>
      </w:r>
      <w:proofErr w:type="spellStart"/>
      <w:r w:rsidR="00611CE6" w:rsidRPr="004802C8">
        <w:t>A</w:t>
      </w:r>
      <w:r w:rsidR="00EC7AE3" w:rsidRPr="004802C8">
        <w:t>k</w:t>
      </w:r>
      <w:r w:rsidR="00611CE6" w:rsidRPr="004802C8">
        <w:t>F</w:t>
      </w:r>
      <w:r w:rsidR="00EC7AE3" w:rsidRPr="004802C8">
        <w:t>I</w:t>
      </w:r>
      <w:r w:rsidR="00611CE6" w:rsidRPr="004802C8">
        <w:t>N</w:t>
      </w:r>
      <w:proofErr w:type="spellEnd"/>
      <w:r w:rsidR="00611CE6" w:rsidRPr="004802C8">
        <w:t>), summed from June to August for each year brood year +1 to align with when juvenile salmonids would experience the temperature conditions.</w:t>
      </w:r>
    </w:p>
    <w:p w14:paraId="39136696" w14:textId="2B596F82" w:rsidR="00E91BE7" w:rsidRPr="004802C8" w:rsidRDefault="00DD3235" w:rsidP="00611CE6">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 xml:space="preserve">. </w:t>
      </w:r>
      <w:r w:rsidR="00066E44" w:rsidRPr="004802C8">
        <w:t xml:space="preserve">Young pollock represent a high-quality prey source for juvenile chum that is important for lipid accumulation and can lead to greater growth and productivity </w:t>
      </w:r>
      <w:r w:rsidR="00066E44" w:rsidRPr="004802C8">
        <w:fldChar w:fldCharType="begin"/>
      </w:r>
      <w:r w:rsidR="00066E44" w:rsidRPr="004802C8">
        <w:instrText xml:space="preserve"> ADDIN ZOTERO_ITEM CSL_CITATION {"citationID":"S6vrra24","properties":{"formattedCitation":"(Myers et al. 2009, Kaga et al. 2013, Farley Jr et al. 2024)","plainCitation":"(Myers et al. 2009, 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066E44" w:rsidRPr="004802C8">
        <w:rPr>
          <w:noProof/>
        </w:rPr>
        <w:t>(Myers et al. 2009, Kaga et al. 2013, Farley Jr et al. 2024)</w:t>
      </w:r>
      <w:r w:rsidR="00066E44" w:rsidRPr="004802C8">
        <w:fldChar w:fldCharType="end"/>
      </w:r>
      <w:r w:rsidR="00066E44" w:rsidRPr="004802C8">
        <w:t xml:space="preserve">. </w:t>
      </w:r>
      <w:r w:rsidR="00170B26" w:rsidRPr="004802C8">
        <w:t xml:space="preserve">Finally, we included the mean trend in spawner size at age for spawners that returned during the </w:t>
      </w:r>
      <w:r w:rsidR="008341AE" w:rsidRPr="004802C8">
        <w:t xml:space="preserve">juvenile </w:t>
      </w:r>
      <w:r w:rsidR="00170B26" w:rsidRPr="004802C8">
        <w:t xml:space="preserve">brood year. Nonlinear trends in chum salmon size at age can impact reproduction potential and effect productivity, we hypothesized a positive relationship between size and productivity where bigger fish produce more offspring and have greater reproductive success </w:t>
      </w:r>
      <w:r w:rsidR="00170B26"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sidRPr="004802C8">
        <w:fldChar w:fldCharType="separate"/>
      </w:r>
      <w:r w:rsidR="008341AE" w:rsidRPr="004802C8">
        <w:rPr>
          <w:noProof/>
        </w:rPr>
        <w:t>(Ohlberger et al. 2020, Oke et al. 2020, Feddern et al. 2024)</w:t>
      </w:r>
      <w:r w:rsidR="00170B26" w:rsidRPr="004802C8">
        <w:fldChar w:fldCharType="end"/>
      </w:r>
      <w:r w:rsidR="00170B26"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00170B26" w:rsidRPr="004802C8">
        <w:t>), we compiled Yukon River Chum salmon age and length data from 2000-202</w:t>
      </w:r>
      <w:r w:rsidR="005A4EBD" w:rsidRPr="004802C8">
        <w:t>1</w:t>
      </w:r>
      <w:r w:rsidR="00170B26" w:rsidRPr="004802C8">
        <w:t xml:space="preserve">. </w:t>
      </w:r>
    </w:p>
    <w:p w14:paraId="278C7F0B" w14:textId="64742F1F" w:rsidR="00AF3D67" w:rsidRPr="004802C8" w:rsidRDefault="0032401E" w:rsidP="003E55AE">
      <w:pPr>
        <w:ind w:firstLine="720"/>
      </w:pPr>
      <w:r w:rsidRPr="004802C8">
        <w:t>We included an additional set of covariates in estimating survival for the adult marine life stage, which we considered as the end of the first summer at sea, when individuals leave the Bering Sea and typically head to the Gulf of Alaska and the Aleutian Peninsula</w:t>
      </w:r>
      <w:r w:rsidR="005A4EBD" w:rsidRPr="004802C8">
        <w:t>,</w:t>
      </w:r>
      <w:r w:rsidRPr="004802C8">
        <w:t xml:space="preserve"> </w:t>
      </w:r>
      <w:r w:rsidR="005A4EBD" w:rsidRPr="004802C8">
        <w:t>until the</w:t>
      </w:r>
      <w:r w:rsidRPr="004802C8">
        <w:t xml:space="preserve"> individuals are vulnerable to terminal harvest when they return to the Yukon River</w:t>
      </w:r>
      <w:r w:rsidR="00066E44" w:rsidRPr="004802C8">
        <w:t xml:space="preserve"> (Table 2, Figure 2)</w:t>
      </w:r>
      <w:r w:rsidRPr="004802C8">
        <w:t xml:space="preserve">. Covariates included in the marine adult stage include </w:t>
      </w:r>
      <w:r w:rsidR="00356E89" w:rsidRPr="004802C8">
        <w:t>CDD</w:t>
      </w:r>
      <w:r w:rsidRPr="004802C8">
        <w:t xml:space="preserve"> for sea surface temperatures in the Eastern Aleutian Islands, a fullness index, annual total Chum </w:t>
      </w:r>
      <w:r w:rsidR="004B0011" w:rsidRPr="004802C8">
        <w:t xml:space="preserve">and Pink </w:t>
      </w:r>
      <w:r w:rsidRPr="004802C8">
        <w:t>salmon hatchery releases</w:t>
      </w:r>
      <w:r w:rsidR="004B0011" w:rsidRPr="004802C8">
        <w:t xml:space="preserve"> (separately)</w:t>
      </w:r>
      <w:r w:rsidRPr="004802C8">
        <w:t xml:space="preserve"> from Alaska, Japan, Korea and Russia</w:t>
      </w:r>
      <w:r w:rsidR="004B0011" w:rsidRPr="004802C8">
        <w:t xml:space="preserve">. </w:t>
      </w:r>
      <w:r w:rsidR="005A4EBD" w:rsidRPr="004802C8">
        <w:t xml:space="preserve">We included winter Eastern Aleutian CDD to represent the temperature conditions that young Yukon River Chum salmon experienced during their first winter at sea, which is hypothesized as a critical survival bottleneck in the lifecycle </w:t>
      </w:r>
      <w:r w:rsidR="005A4EBD" w:rsidRPr="004802C8">
        <w:fldChar w:fldCharType="begin"/>
      </w:r>
      <w:r w:rsidR="005A4EBD" w:rsidRPr="004802C8">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To calculate CDD we used the daily mean E Aleutian SST, publicly available on the Alaska Fisheries Information Network (</w:t>
      </w:r>
      <w:proofErr w:type="spellStart"/>
      <w:r w:rsidR="005A4EBD" w:rsidRPr="004802C8">
        <w:t>AKFiN</w:t>
      </w:r>
      <w:proofErr w:type="spellEnd"/>
      <w:r w:rsidR="005A4EBD" w:rsidRPr="004802C8">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5A4EBD" w:rsidRPr="004802C8">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xml:space="preserve">. </w:t>
      </w:r>
    </w:p>
    <w:p w14:paraId="155A6B13" w14:textId="17194C02" w:rsidR="0032401E" w:rsidRPr="004802C8" w:rsidRDefault="005A4EBD" w:rsidP="003E55AE">
      <w:pPr>
        <w:ind w:firstLine="720"/>
      </w:pPr>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w:t>
      </w:r>
      <w:r w:rsidR="009B4C20" w:rsidRPr="004802C8">
        <w:lastRenderedPageBreak/>
        <w:t xml:space="preserve">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the survey through space and time and 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p>
    <w:p w14:paraId="71942CB0" w14:textId="600095AE" w:rsidR="00E91BE7" w:rsidRPr="004802C8" w:rsidRDefault="004B0011" w:rsidP="008432BC">
      <w:pPr>
        <w:ind w:firstLine="720"/>
        <w:rPr>
          <w:rFonts w:eastAsiaTheme="minorEastAsia"/>
        </w:rPr>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77777777" w:rsidR="00AF63FE" w:rsidRPr="004802C8" w:rsidRDefault="00AF63FE"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6833B9F6" w14:textId="77777777" w:rsidR="00B142F6" w:rsidRPr="004802C8" w:rsidRDefault="00AC2C20" w:rsidP="00B142F6">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B142F6" w:rsidRPr="004802C8">
        <w:t>Beamish RJ (2018) The Ocean Ecology of Pacific Salmon and Trout. American Fisheries Society, Bethesda Maryland.</w:t>
      </w:r>
    </w:p>
    <w:p w14:paraId="2371F4C0" w14:textId="77777777" w:rsidR="00B142F6" w:rsidRPr="004802C8" w:rsidRDefault="00B142F6" w:rsidP="00B142F6">
      <w:pPr>
        <w:pStyle w:val="Bibliography"/>
      </w:pPr>
      <w:r w:rsidRPr="004802C8">
        <w:lastRenderedPageBreak/>
        <w:t>Beamish RJ, Mahnken C (2001) A critical size and period hypothesis to explain natural regulation of salmon abundance and the linkage to climate and climate change. Progress in Oceanography 49:423–437.</w:t>
      </w:r>
    </w:p>
    <w:p w14:paraId="65C7302E" w14:textId="77777777" w:rsidR="00B142F6" w:rsidRPr="004802C8" w:rsidRDefault="00B142F6" w:rsidP="00B142F6">
      <w:pPr>
        <w:pStyle w:val="Bibliography"/>
      </w:pPr>
      <w:proofErr w:type="spellStart"/>
      <w:r w:rsidRPr="004802C8">
        <w:t>Besbeas</w:t>
      </w:r>
      <w:proofErr w:type="spellEnd"/>
      <w:r w:rsidRPr="004802C8">
        <w:t xml:space="preserve"> P, Freeman SN, Morgan BJT, Catchpole EA (2002) Integrating Mark–Recapture–Recovery and Census Data to Estimate Animal Abundance and Demographic Parameters. Biometrics 58:540–547.</w:t>
      </w:r>
    </w:p>
    <w:p w14:paraId="25904B06" w14:textId="77777777" w:rsidR="00B142F6" w:rsidRPr="004802C8" w:rsidRDefault="00B142F6" w:rsidP="00B142F6">
      <w:pPr>
        <w:pStyle w:val="Bibliography"/>
      </w:pPr>
      <w:r w:rsidRPr="004802C8">
        <w:t>Brooks SP, Gelman A (1998) General Methods for Monitoring Convergence of Iterative Simulations. Journal of Computational and Graphical Statistics 7:434–455.</w:t>
      </w:r>
    </w:p>
    <w:p w14:paraId="2B9AF7C1" w14:textId="77777777" w:rsidR="00B142F6" w:rsidRPr="004802C8" w:rsidRDefault="00B142F6" w:rsidP="00B142F6">
      <w:pPr>
        <w:pStyle w:val="Bibliography"/>
      </w:pPr>
      <w:r w:rsidRPr="004802C8">
        <w:t xml:space="preserve">Carpenter B, Gelman A, Hoffman MD, Lee D, Goodrich B, Betancourt M, Brubaker MA, Guo J, Li P, Riddell A (2017) Stan: A Probabilistic Programming Language. J Stat </w:t>
      </w:r>
      <w:proofErr w:type="spellStart"/>
      <w:r w:rsidRPr="004802C8">
        <w:t>Softw</w:t>
      </w:r>
      <w:proofErr w:type="spellEnd"/>
      <w:r w:rsidRPr="004802C8">
        <w:t xml:space="preserve"> 76:1.</w:t>
      </w:r>
    </w:p>
    <w:p w14:paraId="731F6108" w14:textId="77777777" w:rsidR="00B142F6" w:rsidRPr="004802C8" w:rsidRDefault="00B142F6" w:rsidP="00B142F6">
      <w:pPr>
        <w:pStyle w:val="Bibliography"/>
      </w:pPr>
      <w:r w:rsidRPr="004802C8">
        <w:t xml:space="preserve">Cunningham CJ, Westley PAH, </w:t>
      </w:r>
      <w:proofErr w:type="spellStart"/>
      <w:r w:rsidRPr="004802C8">
        <w:t>Adkison</w:t>
      </w:r>
      <w:proofErr w:type="spellEnd"/>
      <w:r w:rsidRPr="004802C8">
        <w:t xml:space="preserve"> MD (2018) Signals of </w:t>
      </w:r>
      <w:proofErr w:type="gramStart"/>
      <w:r w:rsidRPr="004802C8">
        <w:t>large scale</w:t>
      </w:r>
      <w:proofErr w:type="gramEnd"/>
      <w:r w:rsidRPr="004802C8">
        <w:t xml:space="preserve"> climate drivers, hatchery enhancement, and marine factors in Yukon River Chinook salmon survival revealed with a Bayesian life history model. Global Change Biology 24:4399–4416.</w:t>
      </w:r>
    </w:p>
    <w:p w14:paraId="15DA5968" w14:textId="77777777" w:rsidR="00B142F6" w:rsidRPr="004802C8" w:rsidRDefault="00B142F6" w:rsidP="00B142F6">
      <w:pPr>
        <w:pStyle w:val="Bibliography"/>
      </w:pPr>
      <w:r w:rsidRPr="004802C8">
        <w:t xml:space="preserve">Farley Jr E, </w:t>
      </w:r>
      <w:proofErr w:type="spellStart"/>
      <w:r w:rsidRPr="004802C8">
        <w:t>Yasumiishi</w:t>
      </w:r>
      <w:proofErr w:type="spellEnd"/>
      <w:r w:rsidRPr="004802C8">
        <w:t xml:space="preserve"> E, Murphy J, Strasburger W, Sewall F, Howard K, Garcia S, Moss J (2024) Critical periods in the marine life history of juvenile western Alaska chum salmon in a changing climate. Mar </w:t>
      </w:r>
      <w:proofErr w:type="spellStart"/>
      <w:r w:rsidRPr="004802C8">
        <w:t>Ecol</w:t>
      </w:r>
      <w:proofErr w:type="spellEnd"/>
      <w:r w:rsidRPr="004802C8">
        <w:t xml:space="preserve"> Prog Ser 726:149–160.</w:t>
      </w:r>
    </w:p>
    <w:p w14:paraId="74A4BB07" w14:textId="77777777" w:rsidR="00B142F6" w:rsidRPr="004802C8" w:rsidRDefault="00B142F6" w:rsidP="00B142F6">
      <w:pPr>
        <w:pStyle w:val="Bibliography"/>
      </w:pPr>
      <w:proofErr w:type="spellStart"/>
      <w:r w:rsidRPr="004802C8">
        <w:t>Feddern</w:t>
      </w:r>
      <w:proofErr w:type="spellEnd"/>
      <w:r w:rsidRPr="004802C8">
        <w:t xml:space="preserve"> ML, </w:t>
      </w:r>
      <w:proofErr w:type="spellStart"/>
      <w:r w:rsidRPr="004802C8">
        <w:t>Shaftel</w:t>
      </w:r>
      <w:proofErr w:type="spellEnd"/>
      <w:r w:rsidRPr="004802C8">
        <w:t xml:space="preserve"> R, Schoen ER, Cunningham CJ, Connors BM, </w:t>
      </w:r>
      <w:proofErr w:type="spellStart"/>
      <w:r w:rsidRPr="004802C8">
        <w:t>Staton</w:t>
      </w:r>
      <w:proofErr w:type="spellEnd"/>
      <w:r w:rsidRPr="004802C8">
        <w:t xml:space="preserve"> BA, Von </w:t>
      </w:r>
      <w:proofErr w:type="spellStart"/>
      <w:r w:rsidRPr="004802C8">
        <w:t>Finster</w:t>
      </w:r>
      <w:proofErr w:type="spellEnd"/>
      <w:r w:rsidRPr="004802C8">
        <w:t xml:space="preserve"> A, </w:t>
      </w:r>
      <w:proofErr w:type="spellStart"/>
      <w:r w:rsidRPr="004802C8">
        <w:t>Liller</w:t>
      </w:r>
      <w:proofErr w:type="spellEnd"/>
      <w:r w:rsidRPr="004802C8">
        <w:t xml:space="preserve"> Z, Von Biela VR, Howard KG (2024) Body size and early marine conditions drive changes in Chinook salmon productivity across northern latitude ecosystems. Global Change Biology 30:e17508.</w:t>
      </w:r>
    </w:p>
    <w:p w14:paraId="6EA7E9FC" w14:textId="77777777" w:rsidR="00B142F6" w:rsidRPr="004802C8" w:rsidRDefault="00B142F6" w:rsidP="00B142F6">
      <w:pPr>
        <w:pStyle w:val="Bibliography"/>
      </w:pPr>
      <w:r w:rsidRPr="004802C8">
        <w:t xml:space="preserve">Fleischman SJ, </w:t>
      </w:r>
      <w:proofErr w:type="spellStart"/>
      <w:r w:rsidRPr="004802C8">
        <w:t>Borba</w:t>
      </w:r>
      <w:proofErr w:type="spellEnd"/>
      <w:r w:rsidRPr="004802C8">
        <w:t xml:space="preserve"> BM (2009) Escapement estimation, spawner-recruit analysis, and escapement goal recommendation for fall chum salmon in the Yukon River drainage. Alaska Department of Fish and Game, Fishery Manuscript Series 09–08.</w:t>
      </w:r>
    </w:p>
    <w:p w14:paraId="3AC85EB6" w14:textId="77777777" w:rsidR="00B142F6" w:rsidRPr="004802C8" w:rsidRDefault="00B142F6" w:rsidP="00B142F6">
      <w:pPr>
        <w:pStyle w:val="Bibliography"/>
      </w:pPr>
      <w:proofErr w:type="spellStart"/>
      <w:r w:rsidRPr="004802C8">
        <w:t>Gilk</w:t>
      </w:r>
      <w:proofErr w:type="spellEnd"/>
      <w:r w:rsidRPr="004802C8">
        <w:t xml:space="preserve"> SE, Molyneaux DB, </w:t>
      </w:r>
      <w:proofErr w:type="spellStart"/>
      <w:r w:rsidRPr="004802C8">
        <w:t>Hamazaki</w:t>
      </w:r>
      <w:proofErr w:type="spellEnd"/>
      <w:r w:rsidRPr="004802C8">
        <w:t xml:space="preserve"> T, </w:t>
      </w:r>
      <w:proofErr w:type="spellStart"/>
      <w:r w:rsidRPr="004802C8">
        <w:t>Pawluk</w:t>
      </w:r>
      <w:proofErr w:type="spellEnd"/>
      <w:r w:rsidRPr="004802C8">
        <w:t xml:space="preserve"> JA, Templin WD (2009) Biological and Genetic Characteristics of Fall and Summer Chum Salmon in the Kuskokwim River, Alaska. 70:161–179.</w:t>
      </w:r>
    </w:p>
    <w:p w14:paraId="33E630D4" w14:textId="77777777" w:rsidR="00B142F6" w:rsidRPr="004802C8" w:rsidRDefault="00B142F6" w:rsidP="00B142F6">
      <w:pPr>
        <w:pStyle w:val="Bibliography"/>
      </w:pPr>
      <w:r w:rsidRPr="004802C8">
        <w:t xml:space="preserve">Ianelli J, </w:t>
      </w:r>
      <w:proofErr w:type="spellStart"/>
      <w:r w:rsidRPr="004802C8">
        <w:t>Honkalehto</w:t>
      </w:r>
      <w:proofErr w:type="spellEnd"/>
      <w:r w:rsidRPr="004802C8">
        <w:t xml:space="preserve"> T, Wassermann S, </w:t>
      </w:r>
      <w:proofErr w:type="spellStart"/>
      <w:r w:rsidRPr="004802C8">
        <w:t>Lauffenburger</w:t>
      </w:r>
      <w:proofErr w:type="spellEnd"/>
      <w:r w:rsidRPr="004802C8">
        <w:t xml:space="preserve"> N, </w:t>
      </w:r>
      <w:proofErr w:type="spellStart"/>
      <w:r w:rsidRPr="004802C8">
        <w:t>McGilliard</w:t>
      </w:r>
      <w:proofErr w:type="spellEnd"/>
      <w:r w:rsidRPr="004802C8">
        <w:t xml:space="preserve"> C, Siddon E (2023) Stock assessment for eastern Bering Sea walleye pollock. North Pacific Fishery Management Council, Anchorage, AK.</w:t>
      </w:r>
    </w:p>
    <w:p w14:paraId="20EBFE26" w14:textId="77777777" w:rsidR="00B142F6" w:rsidRPr="004802C8" w:rsidRDefault="00B142F6" w:rsidP="00B142F6">
      <w:pPr>
        <w:pStyle w:val="Bibliography"/>
      </w:pPr>
      <w:r w:rsidRPr="004802C8">
        <w:t xml:space="preserve">Iino Y, Kitagawa T, Abe TK, </w:t>
      </w:r>
      <w:proofErr w:type="spellStart"/>
      <w:r w:rsidRPr="004802C8">
        <w:t>Nagasaka</w:t>
      </w:r>
      <w:proofErr w:type="spellEnd"/>
      <w:r w:rsidRPr="004802C8">
        <w:t xml:space="preserve"> T, Shimizu Y, Ota K, Kawashima T, Kawamura T (2022) Effect of food amount and temperature on growth rate and aerobic scope of juvenile chum salmon. Fish Sci 88:397–409.</w:t>
      </w:r>
    </w:p>
    <w:p w14:paraId="1881B613" w14:textId="77777777" w:rsidR="00B142F6" w:rsidRPr="004802C8" w:rsidRDefault="00B142F6" w:rsidP="00B142F6">
      <w:pPr>
        <w:pStyle w:val="Bibliography"/>
      </w:pPr>
      <w:proofErr w:type="spellStart"/>
      <w:r w:rsidRPr="004802C8">
        <w:t>Kaga</w:t>
      </w:r>
      <w:proofErr w:type="spellEnd"/>
      <w:r w:rsidRPr="004802C8">
        <w:t xml:space="preserve"> T, Sato S, </w:t>
      </w:r>
      <w:proofErr w:type="spellStart"/>
      <w:r w:rsidRPr="004802C8">
        <w:t>Azumaya</w:t>
      </w:r>
      <w:proofErr w:type="spellEnd"/>
      <w:r w:rsidRPr="004802C8">
        <w:t xml:space="preserve"> T, Davis N, </w:t>
      </w:r>
      <w:proofErr w:type="spellStart"/>
      <w:r w:rsidRPr="004802C8">
        <w:t>Fukuwaka</w:t>
      </w:r>
      <w:proofErr w:type="spellEnd"/>
      <w:r w:rsidRPr="004802C8">
        <w:t xml:space="preserve"> M (2013) Lipid content of chum salmon Oncorhynchus keta affected by pink salmon O. </w:t>
      </w:r>
      <w:proofErr w:type="spellStart"/>
      <w:r w:rsidRPr="004802C8">
        <w:t>gorbuscha</w:t>
      </w:r>
      <w:proofErr w:type="spellEnd"/>
      <w:r w:rsidRPr="004802C8">
        <w:t xml:space="preserve"> abundance in the central Bering Sea. Mar </w:t>
      </w:r>
      <w:proofErr w:type="spellStart"/>
      <w:r w:rsidRPr="004802C8">
        <w:t>Ecol</w:t>
      </w:r>
      <w:proofErr w:type="spellEnd"/>
      <w:r w:rsidRPr="004802C8">
        <w:t xml:space="preserve"> Prog Ser 478:211–221.</w:t>
      </w:r>
    </w:p>
    <w:p w14:paraId="4332A835" w14:textId="77777777" w:rsidR="00B142F6" w:rsidRPr="004802C8" w:rsidRDefault="00B142F6" w:rsidP="00B142F6">
      <w:pPr>
        <w:pStyle w:val="Bibliography"/>
      </w:pPr>
      <w:proofErr w:type="spellStart"/>
      <w:r w:rsidRPr="004802C8">
        <w:t>Kallioinen</w:t>
      </w:r>
      <w:proofErr w:type="spellEnd"/>
      <w:r w:rsidRPr="004802C8">
        <w:t xml:space="preserve"> N, Paananen T, </w:t>
      </w:r>
      <w:proofErr w:type="spellStart"/>
      <w:r w:rsidRPr="004802C8">
        <w:t>Bürkner</w:t>
      </w:r>
      <w:proofErr w:type="spellEnd"/>
      <w:r w:rsidRPr="004802C8">
        <w:t xml:space="preserve"> P, </w:t>
      </w:r>
      <w:proofErr w:type="spellStart"/>
      <w:r w:rsidRPr="004802C8">
        <w:t>Vehtari</w:t>
      </w:r>
      <w:proofErr w:type="spellEnd"/>
      <w:r w:rsidRPr="004802C8">
        <w:t xml:space="preserve"> A (2023) Detecting and diagnosing prior and likelihood sensitivity with power-scaling. Statistics and Computing 34.</w:t>
      </w:r>
    </w:p>
    <w:p w14:paraId="096BC0AA" w14:textId="77777777" w:rsidR="00B142F6" w:rsidRPr="004802C8" w:rsidRDefault="00B142F6" w:rsidP="00B142F6">
      <w:pPr>
        <w:pStyle w:val="Bibliography"/>
      </w:pPr>
      <w:r w:rsidRPr="004802C8">
        <w:t>Miller KB, Weiss CM (2023) Disentangling Population Level Differences in Juvenile Migration Phenology for Three Species of Salmon on the Yukon River. JMSE 11:589.</w:t>
      </w:r>
    </w:p>
    <w:p w14:paraId="05CAF135" w14:textId="77777777" w:rsidR="00B142F6" w:rsidRPr="004802C8" w:rsidRDefault="00B142F6" w:rsidP="00B142F6">
      <w:pPr>
        <w:pStyle w:val="Bibliography"/>
      </w:pPr>
      <w:proofErr w:type="spellStart"/>
      <w:r w:rsidRPr="004802C8">
        <w:t>Moussalli</w:t>
      </w:r>
      <w:proofErr w:type="spellEnd"/>
      <w:r w:rsidRPr="004802C8">
        <w:t xml:space="preserve"> E, </w:t>
      </w:r>
      <w:proofErr w:type="spellStart"/>
      <w:r w:rsidRPr="004802C8">
        <w:t>Hilborn</w:t>
      </w:r>
      <w:proofErr w:type="spellEnd"/>
      <w:r w:rsidRPr="004802C8">
        <w:t xml:space="preserve"> R (1986) Optimal Stock Size and Harvest Rate in Multistage Life History Models. Can J Fish </w:t>
      </w:r>
      <w:proofErr w:type="spellStart"/>
      <w:r w:rsidRPr="004802C8">
        <w:t>Aquat</w:t>
      </w:r>
      <w:proofErr w:type="spellEnd"/>
      <w:r w:rsidRPr="004802C8">
        <w:t xml:space="preserve"> Sci 43:135–141.</w:t>
      </w:r>
    </w:p>
    <w:p w14:paraId="5594419D" w14:textId="77777777" w:rsidR="00B142F6" w:rsidRPr="004802C8" w:rsidRDefault="00B142F6" w:rsidP="00B142F6">
      <w:pPr>
        <w:pStyle w:val="Bibliography"/>
      </w:pPr>
      <w:r w:rsidRPr="004802C8">
        <w:t xml:space="preserve">Murphy J, Dimond A, Cooper D, Garcia S, Lee L, Clark J, Pinchuk A, Reedy T, Miller K, Howard K, Ferguson J, Strasburger W, </w:t>
      </w:r>
      <w:proofErr w:type="spellStart"/>
      <w:r w:rsidRPr="004802C8">
        <w:t>Labunski</w:t>
      </w:r>
      <w:proofErr w:type="spellEnd"/>
      <w:r w:rsidRPr="004802C8">
        <w:t xml:space="preserve"> E, Farley E (2021) Northern Bering Sea ecosystem and surface trawl cruise </w:t>
      </w:r>
      <w:proofErr w:type="gramStart"/>
      <w:r w:rsidRPr="004802C8">
        <w:t>report,.</w:t>
      </w:r>
      <w:proofErr w:type="gramEnd"/>
      <w:r w:rsidRPr="004802C8">
        <w:t xml:space="preserve"> US Department of Commerce; NOAA Tech. Memo.</w:t>
      </w:r>
    </w:p>
    <w:p w14:paraId="33A60930" w14:textId="77777777" w:rsidR="00B142F6" w:rsidRPr="004802C8" w:rsidRDefault="00B142F6" w:rsidP="00B142F6">
      <w:pPr>
        <w:pStyle w:val="Bibliography"/>
      </w:pPr>
      <w:r w:rsidRPr="004802C8">
        <w:lastRenderedPageBreak/>
        <w:t xml:space="preserve">Myers KW, Walker RV, Davis ND, Armstrong JL, </w:t>
      </w:r>
      <w:proofErr w:type="spellStart"/>
      <w:r w:rsidRPr="004802C8">
        <w:t>Kaeriyama</w:t>
      </w:r>
      <w:proofErr w:type="spellEnd"/>
      <w:r w:rsidRPr="004802C8">
        <w:t xml:space="preserve"> M (2009) High Seas Distribution, Biology, and Ecology of Arctic-Yukon-Kuskokwim Salmon: Direct Information from High Seas Tagging Experiments, 1954–2006. American Fisheries Society Symposium 70:201–239.</w:t>
      </w:r>
    </w:p>
    <w:p w14:paraId="03BB5886" w14:textId="77777777" w:rsidR="00B142F6" w:rsidRPr="004802C8" w:rsidRDefault="00B142F6" w:rsidP="00B142F6">
      <w:pPr>
        <w:pStyle w:val="Bibliography"/>
      </w:pPr>
      <w:proofErr w:type="spellStart"/>
      <w:r w:rsidRPr="004802C8">
        <w:t>Neuswanger</w:t>
      </w:r>
      <w:proofErr w:type="spellEnd"/>
      <w:r w:rsidRPr="004802C8">
        <w:t xml:space="preserve"> JR, </w:t>
      </w:r>
      <w:proofErr w:type="spellStart"/>
      <w:r w:rsidRPr="004802C8">
        <w:t>Wipfli</w:t>
      </w:r>
      <w:proofErr w:type="spellEnd"/>
      <w:r w:rsidRPr="004802C8">
        <w:t xml:space="preserve"> MS, Evenson MJ, Hughes NF, Rosenberger AE (2015) Low productivity of Chinook salmon strongly correlates with high summer stream discharge in two Alaskan rivers in the Yukon drainage. Can J Fish </w:t>
      </w:r>
      <w:proofErr w:type="spellStart"/>
      <w:r w:rsidRPr="004802C8">
        <w:t>Aquat</w:t>
      </w:r>
      <w:proofErr w:type="spellEnd"/>
      <w:r w:rsidRPr="004802C8">
        <w:t xml:space="preserve"> Sci 72:1125–1137.</w:t>
      </w:r>
    </w:p>
    <w:p w14:paraId="453FB73D" w14:textId="77777777" w:rsidR="00B142F6" w:rsidRPr="004802C8" w:rsidRDefault="00B142F6" w:rsidP="00B142F6">
      <w:pPr>
        <w:pStyle w:val="Bibliography"/>
      </w:pPr>
      <w:proofErr w:type="spellStart"/>
      <w:r w:rsidRPr="004802C8">
        <w:t>Ohlberger</w:t>
      </w:r>
      <w:proofErr w:type="spellEnd"/>
      <w:r w:rsidRPr="004802C8">
        <w:t xml:space="preserve"> J, Schindler DE, Brown RJ, Harding JMS, </w:t>
      </w:r>
      <w:proofErr w:type="spellStart"/>
      <w:r w:rsidRPr="004802C8">
        <w:t>Adkison</w:t>
      </w:r>
      <w:proofErr w:type="spellEnd"/>
      <w:r w:rsidRPr="004802C8">
        <w:t xml:space="preserve"> MD, Munro AR, </w:t>
      </w:r>
      <w:proofErr w:type="spellStart"/>
      <w:r w:rsidRPr="004802C8">
        <w:t>Horstmann</w:t>
      </w:r>
      <w:proofErr w:type="spellEnd"/>
      <w:r w:rsidRPr="004802C8">
        <w:t xml:space="preserve"> L, Spaeder J (2020) The reproductive value of large females: consequences of shifts in demographic structure for population reproductive potential in Chinook salmon. Can J Fish </w:t>
      </w:r>
      <w:proofErr w:type="spellStart"/>
      <w:r w:rsidRPr="004802C8">
        <w:t>Aquat</w:t>
      </w:r>
      <w:proofErr w:type="spellEnd"/>
      <w:r w:rsidRPr="004802C8">
        <w:t xml:space="preserve"> Sci 77:1292–1301.</w:t>
      </w:r>
    </w:p>
    <w:p w14:paraId="38657F98" w14:textId="77777777" w:rsidR="00B142F6" w:rsidRPr="004802C8" w:rsidRDefault="00B142F6" w:rsidP="00B142F6">
      <w:pPr>
        <w:pStyle w:val="Bibliography"/>
      </w:pPr>
      <w:proofErr w:type="spellStart"/>
      <w:r w:rsidRPr="004802C8">
        <w:t>Oke</w:t>
      </w:r>
      <w:proofErr w:type="spellEnd"/>
      <w:r w:rsidRPr="004802C8">
        <w:t xml:space="preserve"> KB, Cunningham CJ, Westley P a. H, Baskett ML, Carlson SM, Clark J, Hendry AP, </w:t>
      </w:r>
      <w:proofErr w:type="spellStart"/>
      <w:r w:rsidRPr="004802C8">
        <w:t>Karatayev</w:t>
      </w:r>
      <w:proofErr w:type="spellEnd"/>
      <w:r w:rsidRPr="004802C8">
        <w:t xml:space="preserve"> VA, Kendall NW, </w:t>
      </w:r>
      <w:proofErr w:type="spellStart"/>
      <w:r w:rsidRPr="004802C8">
        <w:t>Kibele</w:t>
      </w:r>
      <w:proofErr w:type="spellEnd"/>
      <w:r w:rsidRPr="004802C8">
        <w:t xml:space="preserve"> J, </w:t>
      </w:r>
      <w:proofErr w:type="spellStart"/>
      <w:r w:rsidRPr="004802C8">
        <w:t>Kindsvater</w:t>
      </w:r>
      <w:proofErr w:type="spellEnd"/>
      <w:r w:rsidRPr="004802C8">
        <w:t xml:space="preserve"> HK, Kobayashi KM, Lewis B, Munch S, Reynolds JD, Vick GK, </w:t>
      </w:r>
      <w:proofErr w:type="spellStart"/>
      <w:r w:rsidRPr="004802C8">
        <w:t>Palkovacs</w:t>
      </w:r>
      <w:proofErr w:type="spellEnd"/>
      <w:r w:rsidRPr="004802C8">
        <w:t xml:space="preserve"> EP (2020) Recent declines in salmon body size impact ecosystems and fisheries. Nat </w:t>
      </w:r>
      <w:proofErr w:type="spellStart"/>
      <w:r w:rsidRPr="004802C8">
        <w:t>Commun</w:t>
      </w:r>
      <w:proofErr w:type="spellEnd"/>
      <w:r w:rsidRPr="004802C8">
        <w:t xml:space="preserve"> 11:4155.</w:t>
      </w:r>
    </w:p>
    <w:p w14:paraId="28DCBB4B" w14:textId="77777777" w:rsidR="00B142F6" w:rsidRPr="004802C8" w:rsidRDefault="00B142F6" w:rsidP="00B142F6">
      <w:pPr>
        <w:pStyle w:val="Bibliography"/>
      </w:pPr>
      <w:proofErr w:type="spellStart"/>
      <w:r w:rsidRPr="004802C8">
        <w:t>Regehr</w:t>
      </w:r>
      <w:proofErr w:type="spellEnd"/>
      <w:r w:rsidRPr="004802C8">
        <w:t xml:space="preserve"> EV, Hostetter NJ, Wilson RR, Rode KD, Martin MS, Converse SJ (2018) Integrated Population Modeling Provides the First Empirical Estimates of Vital Rates and Abundance for Polar Bears in the Chukchi Sea. Sci Rep 8:16780.</w:t>
      </w:r>
    </w:p>
    <w:p w14:paraId="3709F441" w14:textId="77777777" w:rsidR="00B142F6" w:rsidRPr="004802C8" w:rsidRDefault="00B142F6" w:rsidP="00B142F6">
      <w:pPr>
        <w:pStyle w:val="Bibliography"/>
      </w:pPr>
      <w:proofErr w:type="spellStart"/>
      <w:r w:rsidRPr="004802C8">
        <w:t>Ruggerone</w:t>
      </w:r>
      <w:proofErr w:type="spellEnd"/>
      <w:r w:rsidRPr="004802C8">
        <w:t xml:space="preserve"> GT, Zimmermann M, Myers KW, Nielsen JL, Rogers DE (2003) Competition between Asian pink salmon (Oncorhynchus </w:t>
      </w:r>
      <w:proofErr w:type="spellStart"/>
      <w:r w:rsidRPr="004802C8">
        <w:t>gorbuscha</w:t>
      </w:r>
      <w:proofErr w:type="spellEnd"/>
      <w:r w:rsidRPr="004802C8">
        <w:t>) and Alaskan sockeye salmon (O. nerka) in the North Pacific Ocean. Fisheries Oceanography 12:209–219.</w:t>
      </w:r>
    </w:p>
    <w:p w14:paraId="13EC2A72" w14:textId="77777777" w:rsidR="00B142F6" w:rsidRPr="004802C8" w:rsidRDefault="00B142F6" w:rsidP="00B142F6">
      <w:pPr>
        <w:pStyle w:val="Bibliography"/>
      </w:pPr>
      <w:r w:rsidRPr="004802C8">
        <w:t xml:space="preserve">Schaub M, Abadi F (2011) Integrated population models: a novel analysis framework for deeper insights into population dynamics. J </w:t>
      </w:r>
      <w:proofErr w:type="spellStart"/>
      <w:r w:rsidRPr="004802C8">
        <w:t>Ornithol</w:t>
      </w:r>
      <w:proofErr w:type="spellEnd"/>
      <w:r w:rsidRPr="004802C8">
        <w:t xml:space="preserve"> 152:227–237.</w:t>
      </w:r>
    </w:p>
    <w:p w14:paraId="6625202B" w14:textId="77777777" w:rsidR="00B142F6" w:rsidRPr="004802C8" w:rsidRDefault="00B142F6" w:rsidP="00B142F6">
      <w:pPr>
        <w:pStyle w:val="Bibliography"/>
      </w:pPr>
      <w:proofErr w:type="spellStart"/>
      <w:r w:rsidRPr="004802C8">
        <w:t>Scheuerell</w:t>
      </w:r>
      <w:proofErr w:type="spellEnd"/>
      <w:r w:rsidRPr="004802C8">
        <w:t xml:space="preserve"> M, Ruff C, Anderson J, Beamer E (2020) An integrated population model for estimating the relative effects of natural and anthropogenic factors on a threatened population of steelhead trout. Journal of Applied Ecology 58.</w:t>
      </w:r>
    </w:p>
    <w:p w14:paraId="394FF9C6" w14:textId="77777777" w:rsidR="00B142F6" w:rsidRPr="004802C8" w:rsidRDefault="00B142F6" w:rsidP="00B142F6">
      <w:pPr>
        <w:pStyle w:val="Bibliography"/>
      </w:pPr>
      <w:r w:rsidRPr="004802C8">
        <w:t xml:space="preserve">Stan Development Team (2024) </w:t>
      </w:r>
      <w:proofErr w:type="spellStart"/>
      <w:r w:rsidRPr="004802C8">
        <w:t>RStan</w:t>
      </w:r>
      <w:proofErr w:type="spellEnd"/>
      <w:r w:rsidRPr="004802C8">
        <w:t>: the R interface to Stan. R package version 2.26.24.</w:t>
      </w:r>
    </w:p>
    <w:p w14:paraId="4C2DE6D6" w14:textId="77777777" w:rsidR="00B142F6" w:rsidRPr="004802C8" w:rsidRDefault="00B142F6" w:rsidP="00B142F6">
      <w:pPr>
        <w:pStyle w:val="Bibliography"/>
      </w:pPr>
      <w:r w:rsidRPr="004802C8">
        <w:t xml:space="preserve">Thorson JT (2019) Guidance for decisions using the Vector Autoregressive </w:t>
      </w:r>
      <w:proofErr w:type="spellStart"/>
      <w:r w:rsidRPr="004802C8">
        <w:t>Spatio</w:t>
      </w:r>
      <w:proofErr w:type="spellEnd"/>
      <w:r w:rsidRPr="004802C8">
        <w:t>-Temporal (VAST) package in stock, ecosystem, habitat and climate assessments. Fisheries Research 210:143–161.</w:t>
      </w:r>
    </w:p>
    <w:p w14:paraId="657F9934" w14:textId="64BA4445"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400A0"/>
    <w:rsid w:val="00066E44"/>
    <w:rsid w:val="00081562"/>
    <w:rsid w:val="000975C4"/>
    <w:rsid w:val="000D676B"/>
    <w:rsid w:val="000E2DB7"/>
    <w:rsid w:val="000F6DEF"/>
    <w:rsid w:val="001310C7"/>
    <w:rsid w:val="0014771D"/>
    <w:rsid w:val="00170B26"/>
    <w:rsid w:val="00195882"/>
    <w:rsid w:val="002473E7"/>
    <w:rsid w:val="0029518D"/>
    <w:rsid w:val="002A359C"/>
    <w:rsid w:val="002B497A"/>
    <w:rsid w:val="002C3A62"/>
    <w:rsid w:val="002C4E3D"/>
    <w:rsid w:val="002D085C"/>
    <w:rsid w:val="002D2452"/>
    <w:rsid w:val="002E2AEE"/>
    <w:rsid w:val="0032401E"/>
    <w:rsid w:val="00343398"/>
    <w:rsid w:val="00345AEA"/>
    <w:rsid w:val="00356E89"/>
    <w:rsid w:val="00362C50"/>
    <w:rsid w:val="00382C08"/>
    <w:rsid w:val="00395A14"/>
    <w:rsid w:val="003B54AF"/>
    <w:rsid w:val="003B708B"/>
    <w:rsid w:val="003C439E"/>
    <w:rsid w:val="003D4E2E"/>
    <w:rsid w:val="003E55AE"/>
    <w:rsid w:val="003F1961"/>
    <w:rsid w:val="004111F4"/>
    <w:rsid w:val="00421E2B"/>
    <w:rsid w:val="00434BB7"/>
    <w:rsid w:val="00443D23"/>
    <w:rsid w:val="004566AE"/>
    <w:rsid w:val="0046012A"/>
    <w:rsid w:val="004802C8"/>
    <w:rsid w:val="00486122"/>
    <w:rsid w:val="00495D79"/>
    <w:rsid w:val="004B0011"/>
    <w:rsid w:val="004D30D4"/>
    <w:rsid w:val="004F0DE5"/>
    <w:rsid w:val="004F527E"/>
    <w:rsid w:val="005506DF"/>
    <w:rsid w:val="005524AD"/>
    <w:rsid w:val="00552E6E"/>
    <w:rsid w:val="005615E2"/>
    <w:rsid w:val="00567F94"/>
    <w:rsid w:val="00592CA8"/>
    <w:rsid w:val="005A4EBD"/>
    <w:rsid w:val="005B507B"/>
    <w:rsid w:val="005C5F75"/>
    <w:rsid w:val="0061027D"/>
    <w:rsid w:val="00611CE6"/>
    <w:rsid w:val="00616F3B"/>
    <w:rsid w:val="00617924"/>
    <w:rsid w:val="006223FC"/>
    <w:rsid w:val="0063453E"/>
    <w:rsid w:val="00685C0F"/>
    <w:rsid w:val="006E741F"/>
    <w:rsid w:val="00702D2C"/>
    <w:rsid w:val="0070480A"/>
    <w:rsid w:val="00720B2A"/>
    <w:rsid w:val="007A5FD1"/>
    <w:rsid w:val="008219BE"/>
    <w:rsid w:val="008341AE"/>
    <w:rsid w:val="008432BC"/>
    <w:rsid w:val="00855916"/>
    <w:rsid w:val="00906669"/>
    <w:rsid w:val="00906AAA"/>
    <w:rsid w:val="009168D7"/>
    <w:rsid w:val="0092445E"/>
    <w:rsid w:val="00941D1E"/>
    <w:rsid w:val="0094469E"/>
    <w:rsid w:val="00952A2D"/>
    <w:rsid w:val="00957C4C"/>
    <w:rsid w:val="0096149F"/>
    <w:rsid w:val="00997244"/>
    <w:rsid w:val="00997EF9"/>
    <w:rsid w:val="009A08FE"/>
    <w:rsid w:val="009A380A"/>
    <w:rsid w:val="009B4C20"/>
    <w:rsid w:val="009D19E4"/>
    <w:rsid w:val="009D6107"/>
    <w:rsid w:val="00A1278F"/>
    <w:rsid w:val="00A16908"/>
    <w:rsid w:val="00A71B1B"/>
    <w:rsid w:val="00A76D65"/>
    <w:rsid w:val="00A84F11"/>
    <w:rsid w:val="00AC089D"/>
    <w:rsid w:val="00AC2C20"/>
    <w:rsid w:val="00AF3D67"/>
    <w:rsid w:val="00AF3F85"/>
    <w:rsid w:val="00AF63FE"/>
    <w:rsid w:val="00B01843"/>
    <w:rsid w:val="00B142F6"/>
    <w:rsid w:val="00B471E3"/>
    <w:rsid w:val="00B85F75"/>
    <w:rsid w:val="00B9454F"/>
    <w:rsid w:val="00BA4315"/>
    <w:rsid w:val="00BB0DBB"/>
    <w:rsid w:val="00BB3403"/>
    <w:rsid w:val="00BC5615"/>
    <w:rsid w:val="00BD4B09"/>
    <w:rsid w:val="00BD6F38"/>
    <w:rsid w:val="00C029E5"/>
    <w:rsid w:val="00C43A4F"/>
    <w:rsid w:val="00C5582D"/>
    <w:rsid w:val="00CB50FD"/>
    <w:rsid w:val="00CC0EDB"/>
    <w:rsid w:val="00CC5C61"/>
    <w:rsid w:val="00D02B3A"/>
    <w:rsid w:val="00D20A78"/>
    <w:rsid w:val="00D24714"/>
    <w:rsid w:val="00D72C9A"/>
    <w:rsid w:val="00D752D1"/>
    <w:rsid w:val="00D762EC"/>
    <w:rsid w:val="00D81F3F"/>
    <w:rsid w:val="00D92B6B"/>
    <w:rsid w:val="00DA1099"/>
    <w:rsid w:val="00DD31B0"/>
    <w:rsid w:val="00DD3235"/>
    <w:rsid w:val="00DD3DE8"/>
    <w:rsid w:val="00DD499B"/>
    <w:rsid w:val="00DE1838"/>
    <w:rsid w:val="00DE6633"/>
    <w:rsid w:val="00E4342D"/>
    <w:rsid w:val="00E53ECE"/>
    <w:rsid w:val="00E82157"/>
    <w:rsid w:val="00E83FFC"/>
    <w:rsid w:val="00E91BE7"/>
    <w:rsid w:val="00EB7052"/>
    <w:rsid w:val="00EC00FA"/>
    <w:rsid w:val="00EC7AE3"/>
    <w:rsid w:val="00EC7F15"/>
    <w:rsid w:val="00ED1C8F"/>
    <w:rsid w:val="00EF1AF3"/>
    <w:rsid w:val="00F511E4"/>
    <w:rsid w:val="00F668A4"/>
    <w:rsid w:val="00F74A1C"/>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gsullaway@alaska.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0</TotalTime>
  <Pages>8</Pages>
  <Words>15374</Words>
  <Characters>87636</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6</cp:revision>
  <dcterms:created xsi:type="dcterms:W3CDTF">2024-05-16T18:05:00Z</dcterms:created>
  <dcterms:modified xsi:type="dcterms:W3CDTF">2024-11-20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